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C0317E" w14:textId="46891C12" w:rsidR="00EB12BE" w:rsidRPr="007F35A7" w:rsidRDefault="00491078" w:rsidP="007F35A7">
      <w:pPr>
        <w:spacing w:before="240" w:line="240" w:lineRule="auto"/>
        <w:jc w:val="center"/>
        <w:rPr>
          <w:rFonts w:eastAsia="Calibri"/>
          <w:b/>
          <w:bCs/>
          <w:color w:val="2E74B5"/>
          <w:sz w:val="36"/>
          <w:szCs w:val="36"/>
          <w:lang w:eastAsia="en-US"/>
        </w:rPr>
      </w:pPr>
      <w:r w:rsidRPr="007F35A7">
        <w:rPr>
          <w:b/>
          <w:bCs/>
          <w:color w:val="2E74B5"/>
          <w:sz w:val="36"/>
          <w:szCs w:val="36"/>
        </w:rPr>
        <w:t>Drone Navigation Using Brain Computer</w:t>
      </w:r>
      <w:r w:rsidR="00350546" w:rsidRPr="007F35A7">
        <w:rPr>
          <w:b/>
          <w:bCs/>
          <w:color w:val="2E74B5"/>
          <w:sz w:val="36"/>
          <w:szCs w:val="36"/>
        </w:rPr>
        <w:t xml:space="preserve"> </w:t>
      </w:r>
      <w:r w:rsidRPr="007F35A7">
        <w:rPr>
          <w:b/>
          <w:bCs/>
          <w:color w:val="2E74B5"/>
          <w:sz w:val="36"/>
          <w:szCs w:val="36"/>
        </w:rPr>
        <w:t>Interface (BCI)</w:t>
      </w:r>
    </w:p>
    <w:p w14:paraId="23E09849" w14:textId="77777777" w:rsidR="00F13400" w:rsidRPr="00593DCF" w:rsidRDefault="00F13400" w:rsidP="00F13400">
      <w:pPr>
        <w:spacing w:after="0" w:line="360" w:lineRule="auto"/>
        <w:jc w:val="center"/>
        <w:rPr>
          <w:rFonts w:asciiTheme="minorHAnsi" w:eastAsia="Times New Roman" w:hAnsiTheme="minorHAnsi" w:cstheme="minorHAnsi"/>
          <w:b/>
          <w:color w:val="0070C0"/>
          <w:sz w:val="28"/>
          <w:szCs w:val="28"/>
          <w:lang w:eastAsia="en-US"/>
        </w:rPr>
      </w:pPr>
    </w:p>
    <w:p w14:paraId="7A3EFE9C" w14:textId="77777777" w:rsidR="00F13400" w:rsidRPr="00CC2FFC" w:rsidRDefault="00F13400" w:rsidP="00F13400">
      <w:pPr>
        <w:spacing w:after="0" w:line="360" w:lineRule="auto"/>
        <w:jc w:val="center"/>
        <w:rPr>
          <w:rFonts w:eastAsia="Times New Roman"/>
          <w:color w:val="0070C0"/>
          <w:sz w:val="28"/>
          <w:szCs w:val="28"/>
          <w:lang w:eastAsia="en-US"/>
        </w:rPr>
      </w:pPr>
      <w:r w:rsidRPr="00CC2FFC">
        <w:rPr>
          <w:rFonts w:eastAsia="Times New Roman"/>
          <w:color w:val="0070C0"/>
          <w:sz w:val="28"/>
          <w:szCs w:val="28"/>
          <w:lang w:eastAsia="en-US"/>
        </w:rPr>
        <w:t>Final Year Project Proposal</w:t>
      </w:r>
    </w:p>
    <w:p w14:paraId="5DBA9B8F" w14:textId="77777777" w:rsidR="00F13400" w:rsidRPr="00CC2FFC" w:rsidRDefault="00F13400" w:rsidP="00F13400">
      <w:pPr>
        <w:spacing w:after="0" w:line="360" w:lineRule="auto"/>
        <w:jc w:val="center"/>
        <w:rPr>
          <w:rFonts w:eastAsia="Times New Roman"/>
          <w:color w:val="0070C0"/>
          <w:sz w:val="28"/>
          <w:szCs w:val="28"/>
          <w:lang w:eastAsia="en-US"/>
        </w:rPr>
      </w:pPr>
      <w:r w:rsidRPr="00CC2FFC">
        <w:rPr>
          <w:rFonts w:eastAsia="Times New Roman"/>
          <w:color w:val="0070C0"/>
          <w:sz w:val="28"/>
          <w:szCs w:val="28"/>
          <w:lang w:eastAsia="en-US"/>
        </w:rPr>
        <w:t>by</w:t>
      </w:r>
    </w:p>
    <w:p w14:paraId="5AEEA493" w14:textId="77777777" w:rsidR="00F13400" w:rsidRPr="00593DCF" w:rsidRDefault="00F13400" w:rsidP="00F13400">
      <w:pPr>
        <w:spacing w:after="0" w:line="360" w:lineRule="auto"/>
        <w:jc w:val="center"/>
        <w:rPr>
          <w:rFonts w:asciiTheme="minorHAnsi" w:eastAsia="Times New Roman" w:hAnsiTheme="minorHAnsi" w:cstheme="minorHAnsi"/>
          <w:b/>
          <w:color w:val="0070C0"/>
          <w:sz w:val="28"/>
          <w:szCs w:val="28"/>
          <w:lang w:eastAsia="en-US"/>
        </w:rPr>
      </w:pPr>
    </w:p>
    <w:p w14:paraId="102C7D43" w14:textId="2923035D" w:rsidR="00F13400" w:rsidRPr="00CC2FFC" w:rsidRDefault="00F13400" w:rsidP="00F13400">
      <w:pPr>
        <w:spacing w:after="0" w:line="360" w:lineRule="auto"/>
        <w:jc w:val="center"/>
        <w:rPr>
          <w:rFonts w:eastAsia="Times New Roman"/>
          <w:b/>
          <w:color w:val="0070C0"/>
          <w:sz w:val="28"/>
          <w:szCs w:val="28"/>
          <w:lang w:eastAsia="en-US"/>
        </w:rPr>
      </w:pPr>
      <w:r w:rsidRPr="00CC2FFC">
        <w:rPr>
          <w:rFonts w:eastAsia="Times New Roman"/>
          <w:b/>
          <w:color w:val="0070C0"/>
          <w:sz w:val="28"/>
          <w:szCs w:val="28"/>
          <w:lang w:eastAsia="en-US"/>
        </w:rPr>
        <w:t>Muhammad Raheal Safdar</w:t>
      </w:r>
    </w:p>
    <w:p w14:paraId="15CE2F5C" w14:textId="17C37587" w:rsidR="00F13400" w:rsidRPr="00CC2FFC" w:rsidRDefault="00F13400" w:rsidP="00F13400">
      <w:pPr>
        <w:spacing w:after="0" w:line="360" w:lineRule="auto"/>
        <w:jc w:val="center"/>
        <w:rPr>
          <w:rFonts w:eastAsia="Times New Roman"/>
          <w:b/>
          <w:color w:val="0070C0"/>
          <w:sz w:val="28"/>
          <w:szCs w:val="28"/>
          <w:lang w:eastAsia="en-US"/>
        </w:rPr>
      </w:pPr>
      <w:r w:rsidRPr="00CC2FFC">
        <w:rPr>
          <w:rFonts w:eastAsia="Times New Roman"/>
          <w:b/>
          <w:color w:val="0070C0"/>
          <w:sz w:val="28"/>
          <w:szCs w:val="28"/>
          <w:lang w:eastAsia="en-US"/>
        </w:rPr>
        <w:t>Mad</w:t>
      </w:r>
      <w:r w:rsidR="00007907" w:rsidRPr="00CC2FFC">
        <w:rPr>
          <w:rFonts w:eastAsia="Times New Roman"/>
          <w:b/>
          <w:color w:val="0070C0"/>
          <w:sz w:val="28"/>
          <w:szCs w:val="28"/>
          <w:lang w:eastAsia="en-US"/>
        </w:rPr>
        <w:t>i</w:t>
      </w:r>
      <w:r w:rsidRPr="00CC2FFC">
        <w:rPr>
          <w:rFonts w:eastAsia="Times New Roman"/>
          <w:b/>
          <w:color w:val="0070C0"/>
          <w:sz w:val="28"/>
          <w:szCs w:val="28"/>
          <w:lang w:eastAsia="en-US"/>
        </w:rPr>
        <w:t>ha</w:t>
      </w:r>
      <w:r w:rsidR="00997F25">
        <w:rPr>
          <w:rFonts w:eastAsia="Times New Roman"/>
          <w:b/>
          <w:color w:val="0070C0"/>
          <w:sz w:val="28"/>
          <w:szCs w:val="28"/>
          <w:lang w:eastAsia="en-US"/>
        </w:rPr>
        <w:t xml:space="preserve"> Ansari</w:t>
      </w:r>
    </w:p>
    <w:p w14:paraId="54AF1E6C" w14:textId="476B562F" w:rsidR="00F13400" w:rsidRPr="00CC2FFC" w:rsidRDefault="00F13400" w:rsidP="00F13400">
      <w:pPr>
        <w:spacing w:after="0" w:line="360" w:lineRule="auto"/>
        <w:jc w:val="center"/>
        <w:rPr>
          <w:rFonts w:eastAsia="Times New Roman"/>
          <w:b/>
          <w:color w:val="0070C0"/>
          <w:sz w:val="28"/>
          <w:szCs w:val="28"/>
          <w:lang w:eastAsia="en-US"/>
        </w:rPr>
      </w:pPr>
      <w:r w:rsidRPr="00CC2FFC">
        <w:rPr>
          <w:rFonts w:eastAsia="Times New Roman"/>
          <w:b/>
          <w:color w:val="0070C0"/>
          <w:sz w:val="28"/>
          <w:szCs w:val="28"/>
          <w:lang w:eastAsia="en-US"/>
        </w:rPr>
        <w:t>Naneeta</w:t>
      </w:r>
      <w:r w:rsidR="00997F25">
        <w:rPr>
          <w:rFonts w:eastAsia="Times New Roman"/>
          <w:b/>
          <w:color w:val="0070C0"/>
          <w:sz w:val="28"/>
          <w:szCs w:val="28"/>
          <w:lang w:eastAsia="en-US"/>
        </w:rPr>
        <w:t xml:space="preserve"> Talreja</w:t>
      </w:r>
    </w:p>
    <w:p w14:paraId="21FBA2DB" w14:textId="77777777" w:rsidR="00F13400" w:rsidRPr="00593DCF" w:rsidRDefault="00F13400" w:rsidP="00F13400">
      <w:pPr>
        <w:spacing w:after="0" w:line="360" w:lineRule="auto"/>
        <w:jc w:val="center"/>
        <w:rPr>
          <w:rFonts w:asciiTheme="minorHAnsi" w:eastAsia="Times New Roman" w:hAnsiTheme="minorHAnsi" w:cstheme="minorHAnsi"/>
          <w:b/>
          <w:color w:val="0070C0"/>
          <w:sz w:val="28"/>
          <w:szCs w:val="28"/>
          <w:lang w:eastAsia="en-US"/>
        </w:rPr>
      </w:pPr>
    </w:p>
    <w:p w14:paraId="13C5FCCD" w14:textId="77777777" w:rsidR="00F13400" w:rsidRPr="00593DCF" w:rsidRDefault="00F13400" w:rsidP="00EB12BE">
      <w:pPr>
        <w:spacing w:after="0" w:line="360" w:lineRule="auto"/>
        <w:rPr>
          <w:rFonts w:asciiTheme="minorHAnsi" w:eastAsia="Times New Roman" w:hAnsiTheme="minorHAnsi" w:cstheme="minorHAnsi"/>
          <w:b/>
          <w:color w:val="0070C0"/>
          <w:sz w:val="28"/>
          <w:szCs w:val="28"/>
          <w:lang w:eastAsia="en-US"/>
        </w:rPr>
      </w:pPr>
    </w:p>
    <w:p w14:paraId="2D7FFE65" w14:textId="77777777" w:rsidR="00F13400" w:rsidRPr="00593DCF" w:rsidRDefault="00F13400" w:rsidP="00F13400">
      <w:pPr>
        <w:spacing w:after="0" w:line="360" w:lineRule="auto"/>
        <w:jc w:val="center"/>
        <w:rPr>
          <w:rFonts w:asciiTheme="minorHAnsi" w:eastAsia="Times New Roman" w:hAnsiTheme="minorHAnsi" w:cstheme="minorHAnsi"/>
          <w:b/>
          <w:color w:val="0070C0"/>
          <w:sz w:val="28"/>
          <w:szCs w:val="28"/>
          <w:lang w:eastAsia="en-US"/>
        </w:rPr>
      </w:pPr>
    </w:p>
    <w:p w14:paraId="224F2BD4" w14:textId="77777777" w:rsidR="00F13400" w:rsidRPr="00593DCF" w:rsidRDefault="00F13400" w:rsidP="00F13400">
      <w:pPr>
        <w:spacing w:after="0" w:line="360" w:lineRule="auto"/>
        <w:jc w:val="center"/>
        <w:rPr>
          <w:rFonts w:asciiTheme="minorHAnsi" w:eastAsia="Times New Roman" w:hAnsiTheme="minorHAnsi" w:cstheme="minorHAnsi"/>
          <w:b/>
          <w:color w:val="0070C0"/>
          <w:sz w:val="28"/>
          <w:szCs w:val="28"/>
          <w:lang w:eastAsia="en-US"/>
        </w:rPr>
      </w:pPr>
      <w:r w:rsidRPr="00593DCF">
        <w:rPr>
          <w:rFonts w:asciiTheme="minorHAnsi" w:eastAsia="Times New Roman" w:hAnsiTheme="minorHAnsi" w:cstheme="minorHAnsi"/>
          <w:b/>
          <w:color w:val="0070C0"/>
          <w:sz w:val="28"/>
          <w:szCs w:val="28"/>
          <w:lang w:eastAsia="en-US"/>
        </w:rPr>
        <w:t>___________________________________</w:t>
      </w:r>
    </w:p>
    <w:p w14:paraId="52513443" w14:textId="77777777" w:rsidR="00F13400" w:rsidRPr="00CC2FFC" w:rsidRDefault="00F13400" w:rsidP="00F13400">
      <w:pPr>
        <w:spacing w:after="0" w:line="360" w:lineRule="auto"/>
        <w:jc w:val="center"/>
        <w:rPr>
          <w:rFonts w:eastAsia="Times New Roman"/>
          <w:b/>
          <w:color w:val="0070C0"/>
          <w:sz w:val="28"/>
          <w:szCs w:val="28"/>
          <w:lang w:eastAsia="en-US"/>
        </w:rPr>
      </w:pPr>
      <w:r w:rsidRPr="00CC2FFC">
        <w:rPr>
          <w:rFonts w:eastAsia="Times New Roman"/>
          <w:b/>
          <w:color w:val="0070C0"/>
          <w:sz w:val="28"/>
          <w:szCs w:val="28"/>
          <w:lang w:eastAsia="en-US"/>
        </w:rPr>
        <w:t>Supervisor:</w:t>
      </w:r>
    </w:p>
    <w:p w14:paraId="104EDCCA" w14:textId="2DE77A1F" w:rsidR="00F13400" w:rsidRPr="00CC2FFC" w:rsidRDefault="00F13400" w:rsidP="00F13400">
      <w:pPr>
        <w:spacing w:after="0" w:line="360" w:lineRule="auto"/>
        <w:jc w:val="center"/>
        <w:rPr>
          <w:rFonts w:eastAsia="Times New Roman"/>
          <w:color w:val="0070C0"/>
          <w:sz w:val="28"/>
          <w:szCs w:val="28"/>
          <w:lang w:eastAsia="en-US"/>
        </w:rPr>
      </w:pPr>
      <w:r w:rsidRPr="00CC2FFC">
        <w:rPr>
          <w:rFonts w:eastAsia="Times New Roman"/>
          <w:color w:val="0070C0"/>
          <w:sz w:val="28"/>
          <w:szCs w:val="28"/>
          <w:lang w:eastAsia="en-US"/>
        </w:rPr>
        <w:t>Dr. Ahsanullah Abro</w:t>
      </w:r>
    </w:p>
    <w:p w14:paraId="036F6EED" w14:textId="77777777" w:rsidR="00F13400" w:rsidRPr="00593DCF" w:rsidRDefault="00F13400" w:rsidP="00F13400">
      <w:pPr>
        <w:spacing w:after="0" w:line="360" w:lineRule="auto"/>
        <w:rPr>
          <w:rFonts w:asciiTheme="minorHAnsi" w:eastAsia="Times New Roman" w:hAnsiTheme="minorHAnsi" w:cstheme="minorHAnsi"/>
          <w:color w:val="0070C0"/>
          <w:sz w:val="28"/>
          <w:szCs w:val="28"/>
          <w:lang w:eastAsia="en-US"/>
        </w:rPr>
      </w:pPr>
    </w:p>
    <w:p w14:paraId="64FF3C42" w14:textId="77777777" w:rsidR="00F13400" w:rsidRPr="00593DCF" w:rsidRDefault="00F13400" w:rsidP="00F13400">
      <w:pPr>
        <w:spacing w:after="0" w:line="360" w:lineRule="auto"/>
        <w:jc w:val="center"/>
        <w:rPr>
          <w:rFonts w:asciiTheme="minorHAnsi" w:eastAsia="Times New Roman" w:hAnsiTheme="minorHAnsi" w:cstheme="minorHAnsi"/>
          <w:color w:val="0070C0"/>
          <w:sz w:val="28"/>
          <w:szCs w:val="28"/>
          <w:lang w:eastAsia="en-US"/>
        </w:rPr>
      </w:pPr>
      <w:r w:rsidRPr="00593DCF">
        <w:rPr>
          <w:rFonts w:asciiTheme="minorHAnsi" w:eastAsia="Times New Roman" w:hAnsiTheme="minorHAnsi" w:cstheme="minorHAnsi"/>
          <w:color w:val="0070C0"/>
          <w:sz w:val="28"/>
          <w:szCs w:val="28"/>
          <w:lang w:eastAsia="en-US"/>
        </w:rPr>
        <w:t>____________________________________</w:t>
      </w:r>
    </w:p>
    <w:p w14:paraId="2EB798BA" w14:textId="77777777" w:rsidR="00F13400" w:rsidRPr="00CC2FFC" w:rsidRDefault="00F13400" w:rsidP="00F13400">
      <w:pPr>
        <w:spacing w:after="0" w:line="360" w:lineRule="auto"/>
        <w:jc w:val="center"/>
        <w:rPr>
          <w:rFonts w:eastAsia="Times New Roman"/>
          <w:b/>
          <w:color w:val="0070C0"/>
          <w:sz w:val="28"/>
          <w:szCs w:val="28"/>
          <w:lang w:eastAsia="en-US"/>
        </w:rPr>
      </w:pPr>
      <w:r w:rsidRPr="00CC2FFC">
        <w:rPr>
          <w:rFonts w:eastAsia="Times New Roman"/>
          <w:b/>
          <w:color w:val="0070C0"/>
          <w:sz w:val="28"/>
          <w:szCs w:val="28"/>
          <w:lang w:eastAsia="en-US"/>
        </w:rPr>
        <w:t>Co-Supervisor:</w:t>
      </w:r>
    </w:p>
    <w:p w14:paraId="546AEEDC" w14:textId="2ED99DA2" w:rsidR="00F13400" w:rsidRPr="00CC2FFC" w:rsidRDefault="00F13400" w:rsidP="00F13400">
      <w:pPr>
        <w:spacing w:after="0" w:line="360" w:lineRule="auto"/>
        <w:jc w:val="center"/>
        <w:rPr>
          <w:rFonts w:eastAsia="Times New Roman"/>
          <w:color w:val="0070C0"/>
          <w:sz w:val="28"/>
          <w:szCs w:val="28"/>
          <w:lang w:eastAsia="en-US"/>
        </w:rPr>
      </w:pPr>
      <w:r w:rsidRPr="00CC2FFC">
        <w:rPr>
          <w:rFonts w:eastAsia="Times New Roman"/>
          <w:color w:val="0070C0"/>
          <w:sz w:val="28"/>
          <w:szCs w:val="28"/>
          <w:lang w:eastAsia="en-US"/>
        </w:rPr>
        <w:t>Dr. Ahmed Ali Shah</w:t>
      </w:r>
    </w:p>
    <w:p w14:paraId="6D811A8D" w14:textId="6E888F08" w:rsidR="00F13400" w:rsidRPr="00CC2FFC" w:rsidRDefault="00F13400" w:rsidP="00F13400">
      <w:pPr>
        <w:spacing w:after="0" w:line="360" w:lineRule="auto"/>
        <w:jc w:val="center"/>
        <w:rPr>
          <w:rFonts w:eastAsia="Times New Roman"/>
          <w:color w:val="0070C0"/>
          <w:sz w:val="28"/>
          <w:szCs w:val="28"/>
          <w:lang w:eastAsia="en-US"/>
        </w:rPr>
      </w:pPr>
      <w:r w:rsidRPr="00CC2FFC">
        <w:rPr>
          <w:rFonts w:eastAsia="Times New Roman"/>
          <w:color w:val="0070C0"/>
          <w:sz w:val="28"/>
          <w:szCs w:val="28"/>
          <w:lang w:eastAsia="en-US"/>
        </w:rPr>
        <w:t>Sir Riaz Afridi</w:t>
      </w:r>
    </w:p>
    <w:p w14:paraId="255A5F37" w14:textId="77777777" w:rsidR="00F13400" w:rsidRPr="00CC2FFC" w:rsidRDefault="00F13400" w:rsidP="00F13400">
      <w:pPr>
        <w:spacing w:after="0" w:line="360" w:lineRule="auto"/>
        <w:ind w:left="720" w:firstLine="720"/>
        <w:jc w:val="center"/>
        <w:rPr>
          <w:rFonts w:eastAsia="Times New Roman"/>
          <w:b/>
          <w:lang w:eastAsia="en-US"/>
        </w:rPr>
      </w:pPr>
    </w:p>
    <w:p w14:paraId="17038D09" w14:textId="77777777" w:rsidR="00F13400" w:rsidRPr="00CC2FFC" w:rsidRDefault="00F13400" w:rsidP="00F13400">
      <w:pPr>
        <w:spacing w:after="0" w:line="360" w:lineRule="auto"/>
        <w:ind w:left="720" w:firstLine="720"/>
        <w:jc w:val="center"/>
        <w:rPr>
          <w:rFonts w:eastAsia="Times New Roman"/>
          <w:b/>
          <w:lang w:eastAsia="en-US"/>
        </w:rPr>
      </w:pPr>
    </w:p>
    <w:p w14:paraId="7E4653C1" w14:textId="77777777" w:rsidR="00F13400" w:rsidRPr="00CC2FFC" w:rsidRDefault="00F13400" w:rsidP="00F13400">
      <w:pPr>
        <w:spacing w:after="0" w:line="360" w:lineRule="auto"/>
        <w:jc w:val="center"/>
        <w:rPr>
          <w:rFonts w:eastAsia="Times New Roman"/>
          <w:color w:val="0070C0"/>
          <w:sz w:val="28"/>
          <w:szCs w:val="28"/>
          <w:lang w:eastAsia="en-US"/>
        </w:rPr>
      </w:pPr>
      <w:r w:rsidRPr="00CC2FFC">
        <w:rPr>
          <w:rFonts w:eastAsia="Times New Roman"/>
          <w:color w:val="0070C0"/>
          <w:sz w:val="28"/>
          <w:szCs w:val="28"/>
          <w:lang w:eastAsia="en-US"/>
        </w:rPr>
        <w:t>Sukkur IBA University</w:t>
      </w:r>
      <w:r w:rsidRPr="00CC2FFC">
        <w:rPr>
          <w:rFonts w:eastAsia="Times New Roman"/>
          <w:color w:val="0070C0"/>
          <w:sz w:val="28"/>
          <w:szCs w:val="28"/>
          <w:lang w:eastAsia="en-US"/>
        </w:rPr>
        <w:br/>
        <w:t>Computer Science Department</w:t>
      </w:r>
    </w:p>
    <w:p w14:paraId="3B40B9CF" w14:textId="62F22CE4" w:rsidR="00A87C02" w:rsidRDefault="00F13400" w:rsidP="00F13400">
      <w:pPr>
        <w:ind w:left="3600" w:firstLine="720"/>
        <w:rPr>
          <w:rFonts w:eastAsia="Times New Roman"/>
          <w:color w:val="0070C0"/>
          <w:sz w:val="28"/>
          <w:szCs w:val="28"/>
          <w:lang w:eastAsia="en-US"/>
        </w:rPr>
      </w:pPr>
      <w:r w:rsidRPr="00CC2FFC">
        <w:rPr>
          <w:rFonts w:eastAsia="Times New Roman"/>
          <w:color w:val="0070C0"/>
          <w:sz w:val="28"/>
          <w:szCs w:val="28"/>
          <w:lang w:eastAsia="en-US"/>
        </w:rPr>
        <w:t>(2022)</w:t>
      </w:r>
    </w:p>
    <w:p w14:paraId="7FB1247B" w14:textId="77777777" w:rsidR="00EF4A8D" w:rsidRPr="00CC2FFC" w:rsidRDefault="00EF4A8D" w:rsidP="00F13400">
      <w:pPr>
        <w:ind w:left="3600" w:firstLine="720"/>
        <w:rPr>
          <w:rFonts w:eastAsia="Times New Roman"/>
          <w:color w:val="0070C0"/>
          <w:sz w:val="28"/>
          <w:szCs w:val="28"/>
          <w:lang w:eastAsia="en-US"/>
        </w:rPr>
      </w:pPr>
    </w:p>
    <w:p w14:paraId="5E5680D5" w14:textId="6C643502" w:rsidR="00FC509B" w:rsidRPr="00CC2FFC" w:rsidRDefault="00FC509B" w:rsidP="00FC509B">
      <w:pPr>
        <w:rPr>
          <w:rFonts w:eastAsia="Times New Roman"/>
          <w:color w:val="0070C0"/>
          <w:sz w:val="28"/>
          <w:szCs w:val="28"/>
          <w:lang w:eastAsia="en-US"/>
        </w:rPr>
      </w:pPr>
      <w:r w:rsidRPr="00CC2FFC">
        <w:rPr>
          <w:rFonts w:eastAsia="Times New Roman"/>
          <w:b/>
          <w:color w:val="0070C0"/>
          <w:sz w:val="28"/>
          <w:szCs w:val="28"/>
          <w:lang w:eastAsia="en-US"/>
        </w:rPr>
        <w:lastRenderedPageBreak/>
        <w:t>Abstract</w:t>
      </w:r>
      <w:r w:rsidRPr="00CC2FFC">
        <w:rPr>
          <w:rFonts w:eastAsia="Times New Roman"/>
          <w:color w:val="0070C0"/>
          <w:sz w:val="28"/>
          <w:szCs w:val="28"/>
          <w:lang w:eastAsia="en-US"/>
        </w:rPr>
        <w:t>:</w:t>
      </w:r>
    </w:p>
    <w:p w14:paraId="1544424D" w14:textId="04025B0A" w:rsidR="00EB12BE" w:rsidRPr="00CC2FFC" w:rsidRDefault="00EB12BE" w:rsidP="00EB12BE">
      <w:pPr>
        <w:rPr>
          <w:rFonts w:eastAsia="Times New Roman"/>
          <w:color w:val="0070C0"/>
          <w:sz w:val="28"/>
          <w:szCs w:val="28"/>
          <w:lang w:eastAsia="en-US"/>
        </w:rPr>
      </w:pPr>
      <w:r w:rsidRPr="00CC2FFC">
        <w:t>The Brain Computer Interfaces (BCIs) are extensively researched as an emerging area of the studies in the field of Human Computer Interaction (HCI). It is understood that the different optimal location for BCI is at the intersection of the humans and machine adaptability. An electroencephalogram (EEG) headset could be put on the user's scalp, where, the non-invasive BCI decodes brain signals to detect and translate the user's neural actions and activities. It is observed that drones are now widely employed for a variety of reasons, including military services, weight lifting, cinematography, photography, and cargo delivery. The several breakthroughs and contributions have also been presented in the BCI-based drone control system in various domains according to their usefulness and applications. However, there is a lack of navigational cues to detect user’s brain signals and to translate them into expected actions and activities accurately. It leads to an inappropriate control of drones for different applications. Thus, it is aimed to design and develop a BCI that could be attributed with a set of navigational cues to control drones in three-dimensional (3D) physical space. Users may be able to control a flying robot (also termed as a drone or UAV) in six directions using non-invasive scalp EEG on human subjects. Those six directions include up, down, left, right, forward, and backward. The EEG is a method that helps in detecting and recording an electrogram of electrical activity</w:t>
      </w:r>
      <w:r w:rsidR="005642DE">
        <w:t xml:space="preserve"> </w:t>
      </w:r>
      <w:r w:rsidRPr="00CC2FFC">
        <w:t>on the scalp, which has been shown to represent the macroscopic activity of the brain's surface layer underneath. The proposed BCI may contribute in making life easier for normal as well as people with special needs such as stroke patients (paralyzed) or having difficulty with the motor images. People may control a drone with their minds alone, and also may require no physical action.</w:t>
      </w:r>
    </w:p>
    <w:p w14:paraId="320976B3" w14:textId="301B8745" w:rsidR="00FC509B" w:rsidRPr="00CC2FFC" w:rsidRDefault="00FC509B" w:rsidP="00EB12BE">
      <w:pPr>
        <w:rPr>
          <w:rFonts w:eastAsia="Times New Roman"/>
          <w:color w:val="0070C0"/>
          <w:sz w:val="28"/>
          <w:szCs w:val="28"/>
          <w:lang w:eastAsia="en-US"/>
        </w:rPr>
      </w:pPr>
    </w:p>
    <w:p w14:paraId="2B213E88" w14:textId="3568A06D" w:rsidR="00FC509B" w:rsidRPr="00CC2FFC" w:rsidRDefault="00FC509B" w:rsidP="00F13400">
      <w:pPr>
        <w:ind w:left="3600" w:firstLine="720"/>
        <w:rPr>
          <w:rFonts w:eastAsia="Times New Roman"/>
          <w:color w:val="0070C0"/>
          <w:sz w:val="28"/>
          <w:szCs w:val="28"/>
          <w:lang w:eastAsia="en-US"/>
        </w:rPr>
      </w:pPr>
    </w:p>
    <w:p w14:paraId="0699DD7F" w14:textId="200A8059" w:rsidR="00FC509B" w:rsidRPr="00CC2FFC" w:rsidRDefault="00FC509B" w:rsidP="00EB12BE">
      <w:pPr>
        <w:rPr>
          <w:rFonts w:eastAsia="Times New Roman"/>
          <w:color w:val="0070C0"/>
          <w:sz w:val="28"/>
          <w:szCs w:val="28"/>
          <w:lang w:eastAsia="en-US"/>
        </w:rPr>
      </w:pPr>
    </w:p>
    <w:p w14:paraId="4DEA97E5" w14:textId="77777777" w:rsidR="00EB12BE" w:rsidRPr="00CC2FFC" w:rsidRDefault="00EB12BE" w:rsidP="00EB12BE">
      <w:pPr>
        <w:rPr>
          <w:rFonts w:eastAsia="Times New Roman"/>
          <w:color w:val="0070C0"/>
          <w:sz w:val="28"/>
          <w:szCs w:val="28"/>
          <w:lang w:eastAsia="en-US"/>
        </w:rPr>
      </w:pPr>
    </w:p>
    <w:p w14:paraId="560005B9" w14:textId="59E86B3D" w:rsidR="00FC509B" w:rsidRPr="00CC2FFC" w:rsidRDefault="00FC509B" w:rsidP="00F13400">
      <w:pPr>
        <w:ind w:left="3600" w:firstLine="720"/>
        <w:rPr>
          <w:rFonts w:eastAsia="Times New Roman"/>
          <w:color w:val="0070C0"/>
          <w:sz w:val="28"/>
          <w:szCs w:val="28"/>
          <w:lang w:eastAsia="en-US"/>
        </w:rPr>
      </w:pPr>
    </w:p>
    <w:p w14:paraId="622F3D65" w14:textId="15C61E2B" w:rsidR="00FC509B" w:rsidRDefault="00FC509B" w:rsidP="00FC509B">
      <w:pPr>
        <w:rPr>
          <w:rFonts w:eastAsia="Times New Roman"/>
          <w:color w:val="0070C0"/>
          <w:sz w:val="28"/>
          <w:szCs w:val="28"/>
          <w:lang w:eastAsia="en-US"/>
        </w:rPr>
      </w:pPr>
    </w:p>
    <w:p w14:paraId="6C8007CC" w14:textId="77777777" w:rsidR="00CC2FFC" w:rsidRPr="00CC2FFC" w:rsidRDefault="00CC2FFC" w:rsidP="00FC509B">
      <w:pPr>
        <w:rPr>
          <w:rFonts w:eastAsia="Times New Roman"/>
          <w:color w:val="0070C0"/>
          <w:sz w:val="28"/>
          <w:szCs w:val="28"/>
          <w:lang w:eastAsia="en-US"/>
        </w:rPr>
      </w:pPr>
    </w:p>
    <w:p w14:paraId="1A7C8E69" w14:textId="37701548" w:rsidR="00FC509B" w:rsidRPr="00CC2FFC" w:rsidRDefault="00FC509B" w:rsidP="00F13400">
      <w:pPr>
        <w:ind w:left="3600" w:firstLine="720"/>
        <w:rPr>
          <w:rFonts w:eastAsia="Times New Roman"/>
          <w:color w:val="0070C0"/>
          <w:sz w:val="28"/>
          <w:szCs w:val="28"/>
          <w:lang w:eastAsia="en-US"/>
        </w:rPr>
      </w:pPr>
    </w:p>
    <w:p w14:paraId="61ED3B67" w14:textId="696B34B2" w:rsidR="00FC509B" w:rsidRDefault="00FC509B" w:rsidP="00F13400">
      <w:pPr>
        <w:ind w:left="3600" w:firstLine="720"/>
        <w:rPr>
          <w:rFonts w:eastAsia="Times New Roman"/>
          <w:color w:val="0070C0"/>
          <w:sz w:val="28"/>
          <w:szCs w:val="28"/>
          <w:lang w:eastAsia="en-US"/>
        </w:rPr>
      </w:pPr>
    </w:p>
    <w:p w14:paraId="50D174FE" w14:textId="77777777" w:rsidR="005642DE" w:rsidRPr="00CC2FFC" w:rsidRDefault="005642DE" w:rsidP="00F13400">
      <w:pPr>
        <w:ind w:left="3600" w:firstLine="720"/>
        <w:rPr>
          <w:rFonts w:eastAsia="Times New Roman"/>
          <w:color w:val="0070C0"/>
          <w:sz w:val="28"/>
          <w:szCs w:val="28"/>
          <w:lang w:eastAsia="en-US"/>
        </w:rPr>
      </w:pPr>
    </w:p>
    <w:sdt>
      <w:sdtPr>
        <w:rPr>
          <w:rFonts w:ascii="Times New Roman" w:eastAsia="SimSun" w:hAnsi="Times New Roman" w:cs="Times New Roman"/>
          <w:color w:val="auto"/>
          <w:sz w:val="24"/>
          <w:szCs w:val="24"/>
          <w:lang w:eastAsia="zh-CN"/>
        </w:rPr>
        <w:id w:val="346290092"/>
        <w:docPartObj>
          <w:docPartGallery w:val="Table of Contents"/>
          <w:docPartUnique/>
        </w:docPartObj>
      </w:sdtPr>
      <w:sdtEndPr>
        <w:rPr>
          <w:b/>
          <w:bCs/>
          <w:noProof/>
        </w:rPr>
      </w:sdtEndPr>
      <w:sdtContent>
        <w:p w14:paraId="50DE799B" w14:textId="0C433B97" w:rsidR="00FC509B" w:rsidRPr="00BE37E9" w:rsidRDefault="00FC509B">
          <w:pPr>
            <w:pStyle w:val="TOCHeading"/>
            <w:rPr>
              <w:rFonts w:ascii="Times New Roman" w:hAnsi="Times New Roman" w:cs="Times New Roman"/>
              <w:b/>
              <w:sz w:val="28"/>
              <w:szCs w:val="28"/>
            </w:rPr>
          </w:pPr>
          <w:r w:rsidRPr="00BE37E9">
            <w:rPr>
              <w:rFonts w:ascii="Times New Roman" w:hAnsi="Times New Roman" w:cs="Times New Roman"/>
              <w:b/>
              <w:sz w:val="28"/>
              <w:szCs w:val="28"/>
            </w:rPr>
            <w:t>Contents</w:t>
          </w:r>
        </w:p>
        <w:p w14:paraId="30096993" w14:textId="2C7C60C2" w:rsidR="0022739D" w:rsidRDefault="00FC509B" w:rsidP="00D272A5">
          <w:pPr>
            <w:pStyle w:val="TOC1"/>
            <w:rPr>
              <w:rFonts w:cstheme="minorBidi"/>
              <w:noProof/>
            </w:rPr>
          </w:pPr>
          <w:r w:rsidRPr="00BE37E9">
            <w:fldChar w:fldCharType="begin"/>
          </w:r>
          <w:r w:rsidRPr="00BE37E9">
            <w:instrText xml:space="preserve"> TOC \o "1-3" \h \z \u </w:instrText>
          </w:r>
          <w:r w:rsidRPr="00BE37E9">
            <w:fldChar w:fldCharType="separate"/>
          </w:r>
          <w:hyperlink w:anchor="_Toc105778667" w:history="1">
            <w:r w:rsidR="0022739D" w:rsidRPr="00487FA7">
              <w:rPr>
                <w:rStyle w:val="Hyperlink"/>
                <w:rFonts w:eastAsia="Times New Roman"/>
                <w:b/>
                <w:bCs/>
                <w:noProof/>
              </w:rPr>
              <w:t>1.0 Introduction:</w:t>
            </w:r>
            <w:r w:rsidR="0022739D">
              <w:rPr>
                <w:noProof/>
                <w:webHidden/>
              </w:rPr>
              <w:tab/>
            </w:r>
            <w:r w:rsidR="0022739D">
              <w:rPr>
                <w:noProof/>
                <w:webHidden/>
              </w:rPr>
              <w:fldChar w:fldCharType="begin"/>
            </w:r>
            <w:r w:rsidR="0022739D">
              <w:rPr>
                <w:noProof/>
                <w:webHidden/>
              </w:rPr>
              <w:instrText xml:space="preserve"> PAGEREF _Toc105778667 \h </w:instrText>
            </w:r>
            <w:r w:rsidR="0022739D">
              <w:rPr>
                <w:noProof/>
                <w:webHidden/>
              </w:rPr>
            </w:r>
            <w:r w:rsidR="0022739D">
              <w:rPr>
                <w:noProof/>
                <w:webHidden/>
              </w:rPr>
              <w:fldChar w:fldCharType="separate"/>
            </w:r>
            <w:r w:rsidR="0022739D">
              <w:rPr>
                <w:noProof/>
                <w:webHidden/>
              </w:rPr>
              <w:t>4</w:t>
            </w:r>
            <w:r w:rsidR="0022739D">
              <w:rPr>
                <w:noProof/>
                <w:webHidden/>
              </w:rPr>
              <w:fldChar w:fldCharType="end"/>
            </w:r>
          </w:hyperlink>
        </w:p>
        <w:p w14:paraId="7423EA4A" w14:textId="1A2EBE90" w:rsidR="0022739D" w:rsidRDefault="00000000" w:rsidP="00D272A5">
          <w:pPr>
            <w:pStyle w:val="TOC1"/>
            <w:rPr>
              <w:rFonts w:cstheme="minorBidi"/>
              <w:noProof/>
            </w:rPr>
          </w:pPr>
          <w:hyperlink w:anchor="_Toc105778668" w:history="1">
            <w:r w:rsidR="0022739D" w:rsidRPr="00487FA7">
              <w:rPr>
                <w:rStyle w:val="Hyperlink"/>
                <w:rFonts w:eastAsia="Times New Roman"/>
                <w:b/>
                <w:bCs/>
                <w:noProof/>
              </w:rPr>
              <w:t>2.0 Literature Review:</w:t>
            </w:r>
            <w:r w:rsidR="0022739D">
              <w:rPr>
                <w:noProof/>
                <w:webHidden/>
              </w:rPr>
              <w:tab/>
            </w:r>
            <w:r w:rsidR="0022739D">
              <w:rPr>
                <w:noProof/>
                <w:webHidden/>
              </w:rPr>
              <w:fldChar w:fldCharType="begin"/>
            </w:r>
            <w:r w:rsidR="0022739D">
              <w:rPr>
                <w:noProof/>
                <w:webHidden/>
              </w:rPr>
              <w:instrText xml:space="preserve"> PAGEREF _Toc105778668 \h </w:instrText>
            </w:r>
            <w:r w:rsidR="0022739D">
              <w:rPr>
                <w:noProof/>
                <w:webHidden/>
              </w:rPr>
            </w:r>
            <w:r w:rsidR="0022739D">
              <w:rPr>
                <w:noProof/>
                <w:webHidden/>
              </w:rPr>
              <w:fldChar w:fldCharType="separate"/>
            </w:r>
            <w:r w:rsidR="0022739D">
              <w:rPr>
                <w:noProof/>
                <w:webHidden/>
              </w:rPr>
              <w:t>5</w:t>
            </w:r>
            <w:r w:rsidR="0022739D">
              <w:rPr>
                <w:noProof/>
                <w:webHidden/>
              </w:rPr>
              <w:fldChar w:fldCharType="end"/>
            </w:r>
          </w:hyperlink>
        </w:p>
        <w:p w14:paraId="20E01A70" w14:textId="75E00F5F" w:rsidR="0022739D" w:rsidRDefault="00000000" w:rsidP="00D272A5">
          <w:pPr>
            <w:pStyle w:val="TOC1"/>
            <w:rPr>
              <w:rFonts w:cstheme="minorBidi"/>
              <w:noProof/>
            </w:rPr>
          </w:pPr>
          <w:hyperlink w:anchor="_Toc105778669" w:history="1">
            <w:r w:rsidR="0022739D" w:rsidRPr="00487FA7">
              <w:rPr>
                <w:rStyle w:val="Hyperlink"/>
                <w:rFonts w:eastAsia="Times New Roman"/>
                <w:b/>
                <w:bCs/>
                <w:noProof/>
              </w:rPr>
              <w:t>3.0 Problem Statement:</w:t>
            </w:r>
            <w:r w:rsidR="0022739D">
              <w:rPr>
                <w:noProof/>
                <w:webHidden/>
              </w:rPr>
              <w:tab/>
            </w:r>
            <w:r w:rsidR="0022739D">
              <w:rPr>
                <w:noProof/>
                <w:webHidden/>
              </w:rPr>
              <w:fldChar w:fldCharType="begin"/>
            </w:r>
            <w:r w:rsidR="0022739D">
              <w:rPr>
                <w:noProof/>
                <w:webHidden/>
              </w:rPr>
              <w:instrText xml:space="preserve"> PAGEREF _Toc105778669 \h </w:instrText>
            </w:r>
            <w:r w:rsidR="0022739D">
              <w:rPr>
                <w:noProof/>
                <w:webHidden/>
              </w:rPr>
            </w:r>
            <w:r w:rsidR="0022739D">
              <w:rPr>
                <w:noProof/>
                <w:webHidden/>
              </w:rPr>
              <w:fldChar w:fldCharType="separate"/>
            </w:r>
            <w:r w:rsidR="0022739D">
              <w:rPr>
                <w:noProof/>
                <w:webHidden/>
              </w:rPr>
              <w:t>6</w:t>
            </w:r>
            <w:r w:rsidR="0022739D">
              <w:rPr>
                <w:noProof/>
                <w:webHidden/>
              </w:rPr>
              <w:fldChar w:fldCharType="end"/>
            </w:r>
          </w:hyperlink>
        </w:p>
        <w:p w14:paraId="5062F069" w14:textId="6A61E081" w:rsidR="0022739D" w:rsidRDefault="00000000" w:rsidP="00D272A5">
          <w:pPr>
            <w:pStyle w:val="TOC1"/>
            <w:rPr>
              <w:rFonts w:cstheme="minorBidi"/>
              <w:noProof/>
            </w:rPr>
          </w:pPr>
          <w:hyperlink w:anchor="_Toc105778670" w:history="1">
            <w:r w:rsidR="0022739D" w:rsidRPr="00487FA7">
              <w:rPr>
                <w:rStyle w:val="Hyperlink"/>
                <w:rFonts w:eastAsia="Times New Roman"/>
                <w:b/>
                <w:bCs/>
                <w:noProof/>
              </w:rPr>
              <w:t>4.0 Project Goals:</w:t>
            </w:r>
            <w:r w:rsidR="0022739D">
              <w:rPr>
                <w:noProof/>
                <w:webHidden/>
              </w:rPr>
              <w:tab/>
            </w:r>
            <w:r w:rsidR="0022739D">
              <w:rPr>
                <w:noProof/>
                <w:webHidden/>
              </w:rPr>
              <w:fldChar w:fldCharType="begin"/>
            </w:r>
            <w:r w:rsidR="0022739D">
              <w:rPr>
                <w:noProof/>
                <w:webHidden/>
              </w:rPr>
              <w:instrText xml:space="preserve"> PAGEREF _Toc105778670 \h </w:instrText>
            </w:r>
            <w:r w:rsidR="0022739D">
              <w:rPr>
                <w:noProof/>
                <w:webHidden/>
              </w:rPr>
            </w:r>
            <w:r w:rsidR="0022739D">
              <w:rPr>
                <w:noProof/>
                <w:webHidden/>
              </w:rPr>
              <w:fldChar w:fldCharType="separate"/>
            </w:r>
            <w:r w:rsidR="0022739D">
              <w:rPr>
                <w:noProof/>
                <w:webHidden/>
              </w:rPr>
              <w:t>7</w:t>
            </w:r>
            <w:r w:rsidR="0022739D">
              <w:rPr>
                <w:noProof/>
                <w:webHidden/>
              </w:rPr>
              <w:fldChar w:fldCharType="end"/>
            </w:r>
          </w:hyperlink>
        </w:p>
        <w:p w14:paraId="7EADCF0C" w14:textId="57205453" w:rsidR="0022739D" w:rsidRDefault="00000000" w:rsidP="00D272A5">
          <w:pPr>
            <w:pStyle w:val="TOC1"/>
            <w:rPr>
              <w:rFonts w:cstheme="minorBidi"/>
              <w:noProof/>
            </w:rPr>
          </w:pPr>
          <w:hyperlink w:anchor="_Toc105778671" w:history="1">
            <w:r w:rsidR="0022739D" w:rsidRPr="00487FA7">
              <w:rPr>
                <w:rStyle w:val="Hyperlink"/>
                <w:rFonts w:eastAsia="Times New Roman"/>
                <w:b/>
                <w:bCs/>
                <w:noProof/>
              </w:rPr>
              <w:t>5.0 Proposed Solution:</w:t>
            </w:r>
            <w:r w:rsidR="0022739D">
              <w:rPr>
                <w:noProof/>
                <w:webHidden/>
              </w:rPr>
              <w:tab/>
            </w:r>
            <w:r w:rsidR="0022739D">
              <w:rPr>
                <w:noProof/>
                <w:webHidden/>
              </w:rPr>
              <w:fldChar w:fldCharType="begin"/>
            </w:r>
            <w:r w:rsidR="0022739D">
              <w:rPr>
                <w:noProof/>
                <w:webHidden/>
              </w:rPr>
              <w:instrText xml:space="preserve"> PAGEREF _Toc105778671 \h </w:instrText>
            </w:r>
            <w:r w:rsidR="0022739D">
              <w:rPr>
                <w:noProof/>
                <w:webHidden/>
              </w:rPr>
            </w:r>
            <w:r w:rsidR="0022739D">
              <w:rPr>
                <w:noProof/>
                <w:webHidden/>
              </w:rPr>
              <w:fldChar w:fldCharType="separate"/>
            </w:r>
            <w:r w:rsidR="0022739D">
              <w:rPr>
                <w:noProof/>
                <w:webHidden/>
              </w:rPr>
              <w:t>7</w:t>
            </w:r>
            <w:r w:rsidR="0022739D">
              <w:rPr>
                <w:noProof/>
                <w:webHidden/>
              </w:rPr>
              <w:fldChar w:fldCharType="end"/>
            </w:r>
          </w:hyperlink>
        </w:p>
        <w:p w14:paraId="6CECF691" w14:textId="3075CA39" w:rsidR="0022739D" w:rsidRDefault="00000000" w:rsidP="00D272A5">
          <w:pPr>
            <w:pStyle w:val="TOC1"/>
            <w:rPr>
              <w:rFonts w:cstheme="minorBidi"/>
              <w:noProof/>
            </w:rPr>
          </w:pPr>
          <w:hyperlink w:anchor="_Toc105778672" w:history="1">
            <w:r w:rsidR="0022739D" w:rsidRPr="00487FA7">
              <w:rPr>
                <w:rStyle w:val="Hyperlink"/>
                <w:rFonts w:eastAsia="Times New Roman"/>
                <w:b/>
                <w:bCs/>
                <w:noProof/>
              </w:rPr>
              <w:t>6.0 Dataset Discussion:</w:t>
            </w:r>
            <w:r w:rsidR="0022739D">
              <w:rPr>
                <w:noProof/>
                <w:webHidden/>
              </w:rPr>
              <w:tab/>
            </w:r>
            <w:r w:rsidR="0022739D">
              <w:rPr>
                <w:noProof/>
                <w:webHidden/>
              </w:rPr>
              <w:fldChar w:fldCharType="begin"/>
            </w:r>
            <w:r w:rsidR="0022739D">
              <w:rPr>
                <w:noProof/>
                <w:webHidden/>
              </w:rPr>
              <w:instrText xml:space="preserve"> PAGEREF _Toc105778672 \h </w:instrText>
            </w:r>
            <w:r w:rsidR="0022739D">
              <w:rPr>
                <w:noProof/>
                <w:webHidden/>
              </w:rPr>
            </w:r>
            <w:r w:rsidR="0022739D">
              <w:rPr>
                <w:noProof/>
                <w:webHidden/>
              </w:rPr>
              <w:fldChar w:fldCharType="separate"/>
            </w:r>
            <w:r w:rsidR="0022739D">
              <w:rPr>
                <w:noProof/>
                <w:webHidden/>
              </w:rPr>
              <w:t>7</w:t>
            </w:r>
            <w:r w:rsidR="0022739D">
              <w:rPr>
                <w:noProof/>
                <w:webHidden/>
              </w:rPr>
              <w:fldChar w:fldCharType="end"/>
            </w:r>
          </w:hyperlink>
        </w:p>
        <w:p w14:paraId="59BC1894" w14:textId="78B2EF97" w:rsidR="0022739D" w:rsidRDefault="00000000" w:rsidP="00D272A5">
          <w:pPr>
            <w:pStyle w:val="TOC1"/>
            <w:rPr>
              <w:rFonts w:cstheme="minorBidi"/>
              <w:noProof/>
            </w:rPr>
          </w:pPr>
          <w:hyperlink w:anchor="_Toc105778673" w:history="1">
            <w:r w:rsidR="0022739D" w:rsidRPr="00487FA7">
              <w:rPr>
                <w:rStyle w:val="Hyperlink"/>
                <w:rFonts w:eastAsia="Times New Roman"/>
                <w:b/>
                <w:bCs/>
                <w:noProof/>
              </w:rPr>
              <w:t>7.0 System Architecture:</w:t>
            </w:r>
            <w:r w:rsidR="0022739D">
              <w:rPr>
                <w:noProof/>
                <w:webHidden/>
              </w:rPr>
              <w:tab/>
            </w:r>
            <w:r w:rsidR="0022739D">
              <w:rPr>
                <w:noProof/>
                <w:webHidden/>
              </w:rPr>
              <w:fldChar w:fldCharType="begin"/>
            </w:r>
            <w:r w:rsidR="0022739D">
              <w:rPr>
                <w:noProof/>
                <w:webHidden/>
              </w:rPr>
              <w:instrText xml:space="preserve"> PAGEREF _Toc105778673 \h </w:instrText>
            </w:r>
            <w:r w:rsidR="0022739D">
              <w:rPr>
                <w:noProof/>
                <w:webHidden/>
              </w:rPr>
            </w:r>
            <w:r w:rsidR="0022739D">
              <w:rPr>
                <w:noProof/>
                <w:webHidden/>
              </w:rPr>
              <w:fldChar w:fldCharType="separate"/>
            </w:r>
            <w:r w:rsidR="0022739D">
              <w:rPr>
                <w:noProof/>
                <w:webHidden/>
              </w:rPr>
              <w:t>7</w:t>
            </w:r>
            <w:r w:rsidR="0022739D">
              <w:rPr>
                <w:noProof/>
                <w:webHidden/>
              </w:rPr>
              <w:fldChar w:fldCharType="end"/>
            </w:r>
          </w:hyperlink>
        </w:p>
        <w:p w14:paraId="2007C201" w14:textId="0B763B09" w:rsidR="0022739D" w:rsidRDefault="00000000" w:rsidP="00D272A5">
          <w:pPr>
            <w:pStyle w:val="TOC1"/>
            <w:rPr>
              <w:rFonts w:cstheme="minorBidi"/>
              <w:noProof/>
            </w:rPr>
          </w:pPr>
          <w:hyperlink w:anchor="_Toc105778674" w:history="1">
            <w:r w:rsidR="0022739D" w:rsidRPr="00487FA7">
              <w:rPr>
                <w:rStyle w:val="Hyperlink"/>
                <w:rFonts w:eastAsia="Times New Roman"/>
                <w:b/>
                <w:bCs/>
                <w:noProof/>
              </w:rPr>
              <w:t>7.0 Project hardware and software tools:</w:t>
            </w:r>
            <w:r w:rsidR="0022739D">
              <w:rPr>
                <w:noProof/>
                <w:webHidden/>
              </w:rPr>
              <w:tab/>
            </w:r>
            <w:r w:rsidR="0022739D">
              <w:rPr>
                <w:noProof/>
                <w:webHidden/>
              </w:rPr>
              <w:fldChar w:fldCharType="begin"/>
            </w:r>
            <w:r w:rsidR="0022739D">
              <w:rPr>
                <w:noProof/>
                <w:webHidden/>
              </w:rPr>
              <w:instrText xml:space="preserve"> PAGEREF _Toc105778674 \h </w:instrText>
            </w:r>
            <w:r w:rsidR="0022739D">
              <w:rPr>
                <w:noProof/>
                <w:webHidden/>
              </w:rPr>
            </w:r>
            <w:r w:rsidR="0022739D">
              <w:rPr>
                <w:noProof/>
                <w:webHidden/>
              </w:rPr>
              <w:fldChar w:fldCharType="separate"/>
            </w:r>
            <w:r w:rsidR="0022739D">
              <w:rPr>
                <w:noProof/>
                <w:webHidden/>
              </w:rPr>
              <w:t>8</w:t>
            </w:r>
            <w:r w:rsidR="0022739D">
              <w:rPr>
                <w:noProof/>
                <w:webHidden/>
              </w:rPr>
              <w:fldChar w:fldCharType="end"/>
            </w:r>
          </w:hyperlink>
        </w:p>
        <w:p w14:paraId="64AA6AD7" w14:textId="25A52368" w:rsidR="0022739D" w:rsidRDefault="00000000" w:rsidP="00D272A5">
          <w:pPr>
            <w:pStyle w:val="TOC1"/>
            <w:rPr>
              <w:rFonts w:cstheme="minorBidi"/>
              <w:noProof/>
            </w:rPr>
          </w:pPr>
          <w:hyperlink w:anchor="_Toc105778675" w:history="1">
            <w:r w:rsidR="0022739D" w:rsidRPr="00487FA7">
              <w:rPr>
                <w:rStyle w:val="Hyperlink"/>
                <w:rFonts w:eastAsia="Times New Roman"/>
                <w:b/>
                <w:bCs/>
                <w:noProof/>
              </w:rPr>
              <w:t>8.0 Modules and their deliverables:</w:t>
            </w:r>
            <w:r w:rsidR="0022739D">
              <w:rPr>
                <w:noProof/>
                <w:webHidden/>
              </w:rPr>
              <w:tab/>
            </w:r>
            <w:r w:rsidR="0022739D">
              <w:rPr>
                <w:noProof/>
                <w:webHidden/>
              </w:rPr>
              <w:fldChar w:fldCharType="begin"/>
            </w:r>
            <w:r w:rsidR="0022739D">
              <w:rPr>
                <w:noProof/>
                <w:webHidden/>
              </w:rPr>
              <w:instrText xml:space="preserve"> PAGEREF _Toc105778675 \h </w:instrText>
            </w:r>
            <w:r w:rsidR="0022739D">
              <w:rPr>
                <w:noProof/>
                <w:webHidden/>
              </w:rPr>
            </w:r>
            <w:r w:rsidR="0022739D">
              <w:rPr>
                <w:noProof/>
                <w:webHidden/>
              </w:rPr>
              <w:fldChar w:fldCharType="separate"/>
            </w:r>
            <w:r w:rsidR="0022739D">
              <w:rPr>
                <w:noProof/>
                <w:webHidden/>
              </w:rPr>
              <w:t>9</w:t>
            </w:r>
            <w:r w:rsidR="0022739D">
              <w:rPr>
                <w:noProof/>
                <w:webHidden/>
              </w:rPr>
              <w:fldChar w:fldCharType="end"/>
            </w:r>
          </w:hyperlink>
        </w:p>
        <w:p w14:paraId="78D1A912" w14:textId="48B6A5F7" w:rsidR="0022739D" w:rsidRDefault="00000000" w:rsidP="00D272A5">
          <w:pPr>
            <w:pStyle w:val="TOC1"/>
            <w:rPr>
              <w:rFonts w:cstheme="minorBidi"/>
              <w:noProof/>
            </w:rPr>
          </w:pPr>
          <w:hyperlink w:anchor="_Toc105778676" w:history="1">
            <w:r w:rsidR="0022739D" w:rsidRPr="00487FA7">
              <w:rPr>
                <w:rStyle w:val="Hyperlink"/>
                <w:rFonts w:eastAsia="Times New Roman"/>
                <w:b/>
                <w:bCs/>
                <w:noProof/>
              </w:rPr>
              <w:t>9.0 Project Budget:</w:t>
            </w:r>
            <w:r w:rsidR="0022739D">
              <w:rPr>
                <w:noProof/>
                <w:webHidden/>
              </w:rPr>
              <w:tab/>
            </w:r>
            <w:r w:rsidR="0022739D">
              <w:rPr>
                <w:noProof/>
                <w:webHidden/>
              </w:rPr>
              <w:fldChar w:fldCharType="begin"/>
            </w:r>
            <w:r w:rsidR="0022739D">
              <w:rPr>
                <w:noProof/>
                <w:webHidden/>
              </w:rPr>
              <w:instrText xml:space="preserve"> PAGEREF _Toc105778676 \h </w:instrText>
            </w:r>
            <w:r w:rsidR="0022739D">
              <w:rPr>
                <w:noProof/>
                <w:webHidden/>
              </w:rPr>
            </w:r>
            <w:r w:rsidR="0022739D">
              <w:rPr>
                <w:noProof/>
                <w:webHidden/>
              </w:rPr>
              <w:fldChar w:fldCharType="separate"/>
            </w:r>
            <w:r w:rsidR="0022739D">
              <w:rPr>
                <w:noProof/>
                <w:webHidden/>
              </w:rPr>
              <w:t>10</w:t>
            </w:r>
            <w:r w:rsidR="0022739D">
              <w:rPr>
                <w:noProof/>
                <w:webHidden/>
              </w:rPr>
              <w:fldChar w:fldCharType="end"/>
            </w:r>
          </w:hyperlink>
        </w:p>
        <w:p w14:paraId="1E50181E" w14:textId="503B1FA2" w:rsidR="0022739D" w:rsidRDefault="00000000" w:rsidP="00D272A5">
          <w:pPr>
            <w:pStyle w:val="TOC1"/>
            <w:rPr>
              <w:rFonts w:cstheme="minorBidi"/>
              <w:noProof/>
            </w:rPr>
          </w:pPr>
          <w:hyperlink w:anchor="_Toc105778677" w:history="1">
            <w:r w:rsidR="0022739D" w:rsidRPr="00487FA7">
              <w:rPr>
                <w:rStyle w:val="Hyperlink"/>
                <w:rFonts w:eastAsia="Times New Roman"/>
                <w:b/>
                <w:bCs/>
                <w:noProof/>
              </w:rPr>
              <w:t>10.0 Methodology:</w:t>
            </w:r>
            <w:r w:rsidR="0022739D">
              <w:rPr>
                <w:noProof/>
                <w:webHidden/>
              </w:rPr>
              <w:tab/>
            </w:r>
            <w:r w:rsidR="0022739D">
              <w:rPr>
                <w:noProof/>
                <w:webHidden/>
              </w:rPr>
              <w:fldChar w:fldCharType="begin"/>
            </w:r>
            <w:r w:rsidR="0022739D">
              <w:rPr>
                <w:noProof/>
                <w:webHidden/>
              </w:rPr>
              <w:instrText xml:space="preserve"> PAGEREF _Toc105778677 \h </w:instrText>
            </w:r>
            <w:r w:rsidR="0022739D">
              <w:rPr>
                <w:noProof/>
                <w:webHidden/>
              </w:rPr>
            </w:r>
            <w:r w:rsidR="0022739D">
              <w:rPr>
                <w:noProof/>
                <w:webHidden/>
              </w:rPr>
              <w:fldChar w:fldCharType="separate"/>
            </w:r>
            <w:r w:rsidR="0022739D">
              <w:rPr>
                <w:noProof/>
                <w:webHidden/>
              </w:rPr>
              <w:t>10</w:t>
            </w:r>
            <w:r w:rsidR="0022739D">
              <w:rPr>
                <w:noProof/>
                <w:webHidden/>
              </w:rPr>
              <w:fldChar w:fldCharType="end"/>
            </w:r>
          </w:hyperlink>
        </w:p>
        <w:p w14:paraId="01BA050E" w14:textId="33F00560" w:rsidR="0022739D" w:rsidRDefault="00000000" w:rsidP="00D272A5">
          <w:pPr>
            <w:pStyle w:val="TOC1"/>
            <w:rPr>
              <w:rFonts w:cstheme="minorBidi"/>
              <w:noProof/>
            </w:rPr>
          </w:pPr>
          <w:hyperlink w:anchor="_Toc105778678" w:history="1">
            <w:r w:rsidR="0022739D" w:rsidRPr="00487FA7">
              <w:rPr>
                <w:rStyle w:val="Hyperlink"/>
                <w:rFonts w:eastAsia="Times New Roman"/>
                <w:b/>
                <w:bCs/>
                <w:noProof/>
              </w:rPr>
              <w:t>11.0 Project milestones and deliverables:</w:t>
            </w:r>
            <w:r w:rsidR="0022739D">
              <w:rPr>
                <w:noProof/>
                <w:webHidden/>
              </w:rPr>
              <w:tab/>
            </w:r>
            <w:r w:rsidR="0022739D">
              <w:rPr>
                <w:noProof/>
                <w:webHidden/>
              </w:rPr>
              <w:fldChar w:fldCharType="begin"/>
            </w:r>
            <w:r w:rsidR="0022739D">
              <w:rPr>
                <w:noProof/>
                <w:webHidden/>
              </w:rPr>
              <w:instrText xml:space="preserve"> PAGEREF _Toc105778678 \h </w:instrText>
            </w:r>
            <w:r w:rsidR="0022739D">
              <w:rPr>
                <w:noProof/>
                <w:webHidden/>
              </w:rPr>
            </w:r>
            <w:r w:rsidR="0022739D">
              <w:rPr>
                <w:noProof/>
                <w:webHidden/>
              </w:rPr>
              <w:fldChar w:fldCharType="separate"/>
            </w:r>
            <w:r w:rsidR="0022739D">
              <w:rPr>
                <w:noProof/>
                <w:webHidden/>
              </w:rPr>
              <w:t>11</w:t>
            </w:r>
            <w:r w:rsidR="0022739D">
              <w:rPr>
                <w:noProof/>
                <w:webHidden/>
              </w:rPr>
              <w:fldChar w:fldCharType="end"/>
            </w:r>
          </w:hyperlink>
        </w:p>
        <w:p w14:paraId="58608881" w14:textId="709630D2" w:rsidR="0022739D" w:rsidRDefault="00000000" w:rsidP="00D272A5">
          <w:pPr>
            <w:pStyle w:val="TOC1"/>
            <w:rPr>
              <w:rFonts w:cstheme="minorBidi"/>
              <w:noProof/>
            </w:rPr>
          </w:pPr>
          <w:hyperlink w:anchor="_Toc105778679" w:history="1">
            <w:r w:rsidR="0022739D" w:rsidRPr="00487FA7">
              <w:rPr>
                <w:rStyle w:val="Hyperlink"/>
                <w:rFonts w:eastAsia="Times New Roman"/>
                <w:b/>
                <w:bCs/>
                <w:noProof/>
              </w:rPr>
              <w:t>12.0 System Development with Agile Methodology:</w:t>
            </w:r>
            <w:r w:rsidR="0022739D">
              <w:rPr>
                <w:noProof/>
                <w:webHidden/>
              </w:rPr>
              <w:tab/>
            </w:r>
            <w:r w:rsidR="0022739D">
              <w:rPr>
                <w:noProof/>
                <w:webHidden/>
              </w:rPr>
              <w:fldChar w:fldCharType="begin"/>
            </w:r>
            <w:r w:rsidR="0022739D">
              <w:rPr>
                <w:noProof/>
                <w:webHidden/>
              </w:rPr>
              <w:instrText xml:space="preserve"> PAGEREF _Toc105778679 \h </w:instrText>
            </w:r>
            <w:r w:rsidR="0022739D">
              <w:rPr>
                <w:noProof/>
                <w:webHidden/>
              </w:rPr>
            </w:r>
            <w:r w:rsidR="0022739D">
              <w:rPr>
                <w:noProof/>
                <w:webHidden/>
              </w:rPr>
              <w:fldChar w:fldCharType="separate"/>
            </w:r>
            <w:r w:rsidR="0022739D">
              <w:rPr>
                <w:noProof/>
                <w:webHidden/>
              </w:rPr>
              <w:t>12</w:t>
            </w:r>
            <w:r w:rsidR="0022739D">
              <w:rPr>
                <w:noProof/>
                <w:webHidden/>
              </w:rPr>
              <w:fldChar w:fldCharType="end"/>
            </w:r>
          </w:hyperlink>
        </w:p>
        <w:p w14:paraId="0A61B355" w14:textId="535CB16C" w:rsidR="0022739D" w:rsidRDefault="00000000" w:rsidP="00D272A5">
          <w:pPr>
            <w:pStyle w:val="TOC1"/>
            <w:rPr>
              <w:rFonts w:cstheme="minorBidi"/>
              <w:noProof/>
            </w:rPr>
          </w:pPr>
          <w:hyperlink w:anchor="_Toc105778680" w:history="1">
            <w:r w:rsidR="0022739D" w:rsidRPr="00487FA7">
              <w:rPr>
                <w:rStyle w:val="Hyperlink"/>
                <w:rFonts w:eastAsia="Times New Roman"/>
                <w:b/>
                <w:bCs/>
                <w:noProof/>
              </w:rPr>
              <w:t>13.0 Conclusion:</w:t>
            </w:r>
            <w:r w:rsidR="0022739D">
              <w:rPr>
                <w:noProof/>
                <w:webHidden/>
              </w:rPr>
              <w:tab/>
            </w:r>
            <w:r w:rsidR="0022739D">
              <w:rPr>
                <w:noProof/>
                <w:webHidden/>
              </w:rPr>
              <w:fldChar w:fldCharType="begin"/>
            </w:r>
            <w:r w:rsidR="0022739D">
              <w:rPr>
                <w:noProof/>
                <w:webHidden/>
              </w:rPr>
              <w:instrText xml:space="preserve"> PAGEREF _Toc105778680 \h </w:instrText>
            </w:r>
            <w:r w:rsidR="0022739D">
              <w:rPr>
                <w:noProof/>
                <w:webHidden/>
              </w:rPr>
            </w:r>
            <w:r w:rsidR="0022739D">
              <w:rPr>
                <w:noProof/>
                <w:webHidden/>
              </w:rPr>
              <w:fldChar w:fldCharType="separate"/>
            </w:r>
            <w:r w:rsidR="0022739D">
              <w:rPr>
                <w:noProof/>
                <w:webHidden/>
              </w:rPr>
              <w:t>13</w:t>
            </w:r>
            <w:r w:rsidR="0022739D">
              <w:rPr>
                <w:noProof/>
                <w:webHidden/>
              </w:rPr>
              <w:fldChar w:fldCharType="end"/>
            </w:r>
          </w:hyperlink>
        </w:p>
        <w:p w14:paraId="61296EA9" w14:textId="5BAB0D54" w:rsidR="0022739D" w:rsidRDefault="00000000" w:rsidP="00D272A5">
          <w:pPr>
            <w:pStyle w:val="TOC1"/>
            <w:rPr>
              <w:rFonts w:cstheme="minorBidi"/>
              <w:noProof/>
            </w:rPr>
          </w:pPr>
          <w:hyperlink w:anchor="_Toc105778681" w:history="1">
            <w:r w:rsidR="0022739D" w:rsidRPr="00487FA7">
              <w:rPr>
                <w:rStyle w:val="Hyperlink"/>
                <w:rFonts w:eastAsia="Times New Roman"/>
                <w:b/>
                <w:bCs/>
                <w:noProof/>
              </w:rPr>
              <w:t>References:</w:t>
            </w:r>
            <w:r w:rsidR="0022739D">
              <w:rPr>
                <w:noProof/>
                <w:webHidden/>
              </w:rPr>
              <w:tab/>
            </w:r>
            <w:r w:rsidR="0022739D">
              <w:rPr>
                <w:noProof/>
                <w:webHidden/>
              </w:rPr>
              <w:fldChar w:fldCharType="begin"/>
            </w:r>
            <w:r w:rsidR="0022739D">
              <w:rPr>
                <w:noProof/>
                <w:webHidden/>
              </w:rPr>
              <w:instrText xml:space="preserve"> PAGEREF _Toc105778681 \h </w:instrText>
            </w:r>
            <w:r w:rsidR="0022739D">
              <w:rPr>
                <w:noProof/>
                <w:webHidden/>
              </w:rPr>
            </w:r>
            <w:r w:rsidR="0022739D">
              <w:rPr>
                <w:noProof/>
                <w:webHidden/>
              </w:rPr>
              <w:fldChar w:fldCharType="separate"/>
            </w:r>
            <w:r w:rsidR="0022739D">
              <w:rPr>
                <w:noProof/>
                <w:webHidden/>
              </w:rPr>
              <w:t>13</w:t>
            </w:r>
            <w:r w:rsidR="0022739D">
              <w:rPr>
                <w:noProof/>
                <w:webHidden/>
              </w:rPr>
              <w:fldChar w:fldCharType="end"/>
            </w:r>
          </w:hyperlink>
        </w:p>
        <w:p w14:paraId="01EC1E0F" w14:textId="0D873EBC" w:rsidR="00FC509B" w:rsidRPr="00CC2FFC" w:rsidRDefault="00FC509B">
          <w:r w:rsidRPr="00BE37E9">
            <w:rPr>
              <w:b/>
              <w:bCs/>
              <w:noProof/>
            </w:rPr>
            <w:fldChar w:fldCharType="end"/>
          </w:r>
        </w:p>
      </w:sdtContent>
    </w:sdt>
    <w:p w14:paraId="3B5F44C8" w14:textId="77E55A32" w:rsidR="00FC509B" w:rsidRPr="00CC2FFC" w:rsidRDefault="00FC509B" w:rsidP="00F13400">
      <w:pPr>
        <w:ind w:left="3600" w:firstLine="720"/>
        <w:rPr>
          <w:rFonts w:eastAsia="Times New Roman"/>
          <w:color w:val="0070C0"/>
          <w:sz w:val="28"/>
          <w:szCs w:val="28"/>
          <w:lang w:eastAsia="en-US"/>
        </w:rPr>
      </w:pPr>
    </w:p>
    <w:p w14:paraId="34C231DE" w14:textId="18FFD550" w:rsidR="00FC509B" w:rsidRPr="00CC2FFC" w:rsidRDefault="00FC509B" w:rsidP="00F13400">
      <w:pPr>
        <w:ind w:left="3600" w:firstLine="720"/>
        <w:rPr>
          <w:rFonts w:eastAsia="Times New Roman"/>
          <w:color w:val="0070C0"/>
          <w:sz w:val="28"/>
          <w:szCs w:val="28"/>
          <w:lang w:eastAsia="en-US"/>
        </w:rPr>
      </w:pPr>
    </w:p>
    <w:p w14:paraId="29A7125D" w14:textId="3D29D587" w:rsidR="00FC509B" w:rsidRPr="00CC2FFC" w:rsidRDefault="00FC509B" w:rsidP="00F13400">
      <w:pPr>
        <w:ind w:left="3600" w:firstLine="720"/>
        <w:rPr>
          <w:rFonts w:eastAsia="Times New Roman"/>
          <w:color w:val="0070C0"/>
          <w:sz w:val="28"/>
          <w:szCs w:val="28"/>
          <w:lang w:eastAsia="en-US"/>
        </w:rPr>
      </w:pPr>
    </w:p>
    <w:p w14:paraId="08F1676D" w14:textId="6BBAA1E1" w:rsidR="00FC509B" w:rsidRPr="00CC2FFC" w:rsidRDefault="00FC509B" w:rsidP="00F13400">
      <w:pPr>
        <w:ind w:left="3600" w:firstLine="720"/>
        <w:rPr>
          <w:rFonts w:eastAsia="Times New Roman"/>
          <w:color w:val="0070C0"/>
          <w:sz w:val="28"/>
          <w:szCs w:val="28"/>
          <w:lang w:eastAsia="en-US"/>
        </w:rPr>
      </w:pPr>
    </w:p>
    <w:p w14:paraId="71E11BFD" w14:textId="01DDEC71" w:rsidR="00FC509B" w:rsidRPr="00CC2FFC" w:rsidRDefault="00FC509B" w:rsidP="00F13400">
      <w:pPr>
        <w:ind w:left="3600" w:firstLine="720"/>
        <w:rPr>
          <w:rFonts w:eastAsia="Times New Roman"/>
          <w:color w:val="0070C0"/>
          <w:sz w:val="28"/>
          <w:szCs w:val="28"/>
          <w:lang w:eastAsia="en-US"/>
        </w:rPr>
      </w:pPr>
    </w:p>
    <w:p w14:paraId="39C462E0" w14:textId="60DE304B" w:rsidR="00FC509B" w:rsidRPr="00CC2FFC" w:rsidRDefault="00FC509B" w:rsidP="00F13400">
      <w:pPr>
        <w:ind w:left="3600" w:firstLine="720"/>
        <w:rPr>
          <w:rFonts w:eastAsia="Times New Roman"/>
          <w:color w:val="0070C0"/>
          <w:sz w:val="28"/>
          <w:szCs w:val="28"/>
          <w:lang w:eastAsia="en-US"/>
        </w:rPr>
      </w:pPr>
    </w:p>
    <w:p w14:paraId="46EF93BF" w14:textId="66E70172" w:rsidR="00FC509B" w:rsidRPr="00CC2FFC" w:rsidRDefault="00FC509B" w:rsidP="00F13400">
      <w:pPr>
        <w:ind w:left="3600" w:firstLine="720"/>
        <w:rPr>
          <w:rFonts w:eastAsia="Times New Roman"/>
          <w:color w:val="0070C0"/>
          <w:sz w:val="28"/>
          <w:szCs w:val="28"/>
          <w:lang w:eastAsia="en-US"/>
        </w:rPr>
      </w:pPr>
    </w:p>
    <w:p w14:paraId="472F5EC3" w14:textId="41E0E2F4" w:rsidR="00FC509B" w:rsidRPr="00CC2FFC" w:rsidRDefault="00FC509B" w:rsidP="00F13400">
      <w:pPr>
        <w:ind w:left="3600" w:firstLine="720"/>
        <w:rPr>
          <w:rFonts w:eastAsia="Times New Roman"/>
          <w:color w:val="0070C0"/>
          <w:sz w:val="28"/>
          <w:szCs w:val="28"/>
          <w:lang w:eastAsia="en-US"/>
        </w:rPr>
      </w:pPr>
    </w:p>
    <w:p w14:paraId="6B6F82E7" w14:textId="3EFC359E" w:rsidR="00FC509B" w:rsidRPr="00CC2FFC" w:rsidRDefault="00FC509B" w:rsidP="00F13400">
      <w:pPr>
        <w:ind w:left="3600" w:firstLine="720"/>
        <w:rPr>
          <w:rFonts w:eastAsia="Times New Roman"/>
          <w:color w:val="0070C0"/>
          <w:sz w:val="28"/>
          <w:szCs w:val="28"/>
          <w:lang w:eastAsia="en-US"/>
        </w:rPr>
      </w:pPr>
    </w:p>
    <w:p w14:paraId="6CA1B341" w14:textId="249AD3C3" w:rsidR="00FC509B" w:rsidRPr="00CC2FFC" w:rsidRDefault="00FC509B" w:rsidP="00F13400">
      <w:pPr>
        <w:ind w:left="3600" w:firstLine="720"/>
        <w:rPr>
          <w:rFonts w:eastAsia="Times New Roman"/>
          <w:color w:val="0070C0"/>
          <w:sz w:val="28"/>
          <w:szCs w:val="28"/>
          <w:lang w:eastAsia="en-US"/>
        </w:rPr>
      </w:pPr>
    </w:p>
    <w:p w14:paraId="3571A239" w14:textId="77777777" w:rsidR="00F834B6" w:rsidRPr="00CC2FFC" w:rsidRDefault="00F834B6" w:rsidP="00F13400">
      <w:pPr>
        <w:ind w:left="3600" w:firstLine="720"/>
        <w:rPr>
          <w:rFonts w:eastAsia="Times New Roman"/>
          <w:color w:val="0070C0"/>
          <w:sz w:val="28"/>
          <w:szCs w:val="28"/>
          <w:lang w:eastAsia="en-US"/>
        </w:rPr>
      </w:pPr>
    </w:p>
    <w:p w14:paraId="65DAE2A2" w14:textId="06B81573" w:rsidR="00312FB0" w:rsidRDefault="00312FB0" w:rsidP="00F834B6">
      <w:pPr>
        <w:rPr>
          <w:rFonts w:eastAsia="Times New Roman"/>
          <w:b/>
          <w:color w:val="0070C0"/>
          <w:sz w:val="28"/>
          <w:szCs w:val="28"/>
          <w:lang w:eastAsia="en-US"/>
        </w:rPr>
      </w:pPr>
    </w:p>
    <w:p w14:paraId="5F1B8576" w14:textId="77777777" w:rsidR="00CC2FFC" w:rsidRPr="00CC2FFC" w:rsidRDefault="00CC2FFC" w:rsidP="00F834B6">
      <w:pPr>
        <w:rPr>
          <w:rFonts w:eastAsia="Times New Roman"/>
          <w:b/>
          <w:color w:val="0070C0"/>
          <w:sz w:val="28"/>
          <w:szCs w:val="28"/>
          <w:lang w:eastAsia="en-US"/>
        </w:rPr>
      </w:pPr>
    </w:p>
    <w:p w14:paraId="487751A6" w14:textId="5CC0A731" w:rsidR="008A4697" w:rsidRPr="00BE37E9" w:rsidRDefault="0054320C" w:rsidP="00BE37E9">
      <w:pPr>
        <w:pStyle w:val="Heading1"/>
        <w:rPr>
          <w:rFonts w:ascii="Times New Roman" w:eastAsia="Times New Roman" w:hAnsi="Times New Roman" w:cs="Times New Roman"/>
          <w:b/>
          <w:bCs/>
          <w:sz w:val="28"/>
          <w:szCs w:val="28"/>
          <w:lang w:eastAsia="en-US"/>
        </w:rPr>
      </w:pPr>
      <w:bookmarkStart w:id="0" w:name="_Toc105778667"/>
      <w:r w:rsidRPr="00BE37E9">
        <w:rPr>
          <w:rFonts w:ascii="Times New Roman" w:eastAsia="Times New Roman" w:hAnsi="Times New Roman" w:cs="Times New Roman"/>
          <w:b/>
          <w:bCs/>
          <w:sz w:val="28"/>
          <w:szCs w:val="28"/>
          <w:lang w:eastAsia="en-US"/>
        </w:rPr>
        <w:t xml:space="preserve">1.0 </w:t>
      </w:r>
      <w:r w:rsidR="008A4697" w:rsidRPr="00BE37E9">
        <w:rPr>
          <w:rFonts w:ascii="Times New Roman" w:eastAsia="Times New Roman" w:hAnsi="Times New Roman" w:cs="Times New Roman"/>
          <w:b/>
          <w:bCs/>
          <w:sz w:val="28"/>
          <w:szCs w:val="28"/>
          <w:lang w:eastAsia="en-US"/>
        </w:rPr>
        <w:t>Introduction:</w:t>
      </w:r>
      <w:bookmarkEnd w:id="0"/>
    </w:p>
    <w:p w14:paraId="2CC7C7B8" w14:textId="011374EE" w:rsidR="0056395E" w:rsidRPr="00CC2FFC" w:rsidRDefault="0056395E" w:rsidP="00AB700F">
      <w:r w:rsidRPr="00CC2FFC">
        <w:t>As per the</w:t>
      </w:r>
      <w:r w:rsidR="00B15D69" w:rsidRPr="00CC2FFC">
        <w:t xml:space="preserve"> year</w:t>
      </w:r>
      <w:r w:rsidRPr="00CC2FFC">
        <w:t xml:space="preserve"> 2011</w:t>
      </w:r>
      <w:r w:rsidR="00B15D69" w:rsidRPr="00CC2FFC">
        <w:t>,</w:t>
      </w:r>
      <w:r w:rsidRPr="00CC2FFC">
        <w:t xml:space="preserve"> World Health Organization (WHO) global report </w:t>
      </w:r>
      <w:r w:rsidR="00167386">
        <w:fldChar w:fldCharType="begin"/>
      </w:r>
      <w:r w:rsidR="0011432F">
        <w:instrText xml:space="preserve"> ADDIN EN.CITE &lt;EndNote&gt;&lt;Cite&gt;&lt;Author&gt;Wolpaw&lt;/Author&gt;&lt;Year&gt;2002&lt;/Year&gt;&lt;RecNum&gt;12&lt;/RecNum&gt;&lt;DisplayText&gt;[1]&lt;/DisplayText&gt;&lt;record&gt;&lt;rec-number&gt;12&lt;/rec-number&gt;&lt;foreign-keys&gt;&lt;key app="EN" db-id="we9pd5rsv00efnestdo5fz0q2p92w92v0wds" timestamp="1650964687"&gt;12&lt;/key&gt;&lt;/foreign-keys&gt;&lt;ref-type name="Journal Article"&gt;17&lt;/ref-type&gt;&lt;contributors&gt;&lt;authors&gt;&lt;author&gt;Wolpaw, Jonathan R&lt;/author&gt;&lt;author&gt;Birbaumer, Niels&lt;/author&gt;&lt;author&gt;McFarland, Dennis J&lt;/author&gt;&lt;author&gt;Pfurtscheller, Gert&lt;/author&gt;&lt;author&gt;Vaughan, Theresa M&lt;/author&gt;&lt;/authors&gt;&lt;/contributors&gt;&lt;titles&gt;&lt;title&gt;Brain–computer interfaces for communication and control&lt;/title&gt;&lt;secondary-title&gt;Clinical neurophysiology&lt;/secondary-title&gt;&lt;/titles&gt;&lt;periodical&gt;&lt;full-title&gt;Clinical neurophysiology&lt;/full-title&gt;&lt;/periodical&gt;&lt;pages&gt;767-791&lt;/pages&gt;&lt;volume&gt;113&lt;/volume&gt;&lt;number&gt;6&lt;/number&gt;&lt;dates&gt;&lt;year&gt;2002&lt;/year&gt;&lt;/dates&gt;&lt;isbn&gt;1388-2457&lt;/isbn&gt;&lt;urls&gt;&lt;/urls&gt;&lt;/record&gt;&lt;/Cite&gt;&lt;/EndNote&gt;</w:instrText>
      </w:r>
      <w:r w:rsidR="00167386">
        <w:fldChar w:fldCharType="separate"/>
      </w:r>
      <w:r w:rsidR="0011432F">
        <w:rPr>
          <w:noProof/>
        </w:rPr>
        <w:t>[1]</w:t>
      </w:r>
      <w:r w:rsidR="00167386">
        <w:fldChar w:fldCharType="end"/>
      </w:r>
      <w:r w:rsidR="00167386">
        <w:t xml:space="preserve"> </w:t>
      </w:r>
      <w:r w:rsidRPr="00CC2FFC">
        <w:t xml:space="preserve">on disability </w:t>
      </w:r>
      <w:r w:rsidR="00B15D69" w:rsidRPr="00CC2FFC">
        <w:t>says that</w:t>
      </w:r>
      <w:r w:rsidRPr="00CC2FFC">
        <w:t xml:space="preserve"> one out of every five individuals on the planet</w:t>
      </w:r>
      <w:r w:rsidR="00B15D69" w:rsidRPr="00CC2FFC">
        <w:t xml:space="preserve"> Earth</w:t>
      </w:r>
      <w:r w:rsidRPr="00CC2FFC">
        <w:t xml:space="preserve"> is disabled. This worldwide estimate is rising due to the age</w:t>
      </w:r>
      <w:r w:rsidR="00B15D69" w:rsidRPr="00CC2FFC">
        <w:t>d</w:t>
      </w:r>
      <w:r w:rsidRPr="00CC2FFC">
        <w:t xml:space="preserve"> p</w:t>
      </w:r>
      <w:r w:rsidR="00B15D69" w:rsidRPr="00CC2FFC">
        <w:t>eople</w:t>
      </w:r>
      <w:r w:rsidRPr="00CC2FFC">
        <w:t xml:space="preserve"> and the </w:t>
      </w:r>
      <w:r w:rsidR="002D7850">
        <w:t xml:space="preserve">rapid </w:t>
      </w:r>
      <w:r w:rsidR="00FF22B3">
        <w:t>spre</w:t>
      </w:r>
      <w:r w:rsidR="002D7850">
        <w:t>a</w:t>
      </w:r>
      <w:r w:rsidR="00FF22B3">
        <w:t>d of deadly disease</w:t>
      </w:r>
      <w:r w:rsidRPr="00CC2FFC">
        <w:t xml:space="preserve">. </w:t>
      </w:r>
      <w:r w:rsidR="002D7850">
        <w:t xml:space="preserve">Several </w:t>
      </w:r>
      <w:r w:rsidR="003B25FB" w:rsidRPr="00CC2FFC">
        <w:t xml:space="preserve">of these persons have </w:t>
      </w:r>
      <w:r w:rsidR="002D7850" w:rsidRPr="002D7850">
        <w:t xml:space="preserve">fascicle </w:t>
      </w:r>
      <w:r w:rsidR="003B25FB" w:rsidRPr="00CC2FFC">
        <w:t>diseases such</w:t>
      </w:r>
      <w:r w:rsidR="002F2495" w:rsidRPr="00CC2FFC">
        <w:t xml:space="preserve"> as</w:t>
      </w:r>
      <w:r w:rsidR="003B25FB" w:rsidRPr="00CC2FFC">
        <w:t xml:space="preserve"> </w:t>
      </w:r>
      <w:r w:rsidR="002D7850" w:rsidRPr="002D7850">
        <w:t>amyotrophic lateral sclerosis</w:t>
      </w:r>
      <w:r w:rsidR="002D7850">
        <w:t xml:space="preserve"> (</w:t>
      </w:r>
      <w:r w:rsidR="002D7850" w:rsidRPr="002D7850">
        <w:t>ALS</w:t>
      </w:r>
      <w:r w:rsidR="002D7850">
        <w:t xml:space="preserve">), </w:t>
      </w:r>
      <w:r w:rsidR="00BE4FE7" w:rsidRPr="00BE4FE7">
        <w:t xml:space="preserve">vertebra </w:t>
      </w:r>
      <w:r w:rsidR="003B25FB" w:rsidRPr="00CC2FFC">
        <w:t>damage,</w:t>
      </w:r>
      <w:r w:rsidR="00BE4FE7">
        <w:t xml:space="preserve"> i</w:t>
      </w:r>
      <w:r w:rsidR="00BE4FE7" w:rsidRPr="00BE4FE7">
        <w:t>schemic stroke</w:t>
      </w:r>
      <w:r w:rsidR="003B25FB" w:rsidRPr="00CC2FFC">
        <w:t>, and other conditions that cause voluntary muscle control to be lost</w:t>
      </w:r>
      <w:r w:rsidR="00B23D03" w:rsidRPr="00CC2FFC">
        <w:t xml:space="preserve"> </w:t>
      </w:r>
      <w:r w:rsidR="00167386">
        <w:fldChar w:fldCharType="begin"/>
      </w:r>
      <w:r w:rsidR="00260EA7">
        <w:instrText xml:space="preserve"> ADDIN EN.CITE &lt;EndNote&gt;&lt;Cite&gt;&lt;Author&gt;MARIN&lt;/Author&gt;&lt;RecNum&gt;3&lt;/RecNum&gt;&lt;DisplayText&gt;[2]&lt;/DisplayText&gt;&lt;record&gt;&lt;rec-number&gt;3&lt;/rec-number&gt;&lt;foreign-keys&gt;&lt;key app="EN" db-id="a5x0avwt6s0e0reszd752df9atzx29ps29ra" timestamp="1650906485"&gt;3&lt;/key&gt;&lt;key app="ENWeb" db-id=""&gt;0&lt;/key&gt;&lt;/foreign-keys&gt;&lt;ref-type name="Journal Article"&gt;17&lt;/ref-type&gt;&lt;contributors&gt;&lt;authors&gt;&lt;author&gt;Iuliana MARIN, Myssar Jabbar Hammood AL BATTBOOTTI, Nicolae GOGA&lt;/author&gt;&lt;/authors&gt;&lt;/contributors&gt;&lt;titles&gt;&lt;title&gt;Drone Control based on Mental Commands and Facial Expressions&lt;/title&gt;&lt;/titles&gt;&lt;dates&gt;&lt;year&gt;2020&lt;/year&gt;&lt;/dates&gt;&lt;urls&gt;&lt;/urls&gt;&lt;/record&gt;&lt;/Cite&gt;&lt;/EndNote&gt;</w:instrText>
      </w:r>
      <w:r w:rsidR="00167386">
        <w:fldChar w:fldCharType="separate"/>
      </w:r>
      <w:r w:rsidR="0011432F">
        <w:rPr>
          <w:noProof/>
        </w:rPr>
        <w:t>[2]</w:t>
      </w:r>
      <w:r w:rsidR="00167386">
        <w:fldChar w:fldCharType="end"/>
      </w:r>
      <w:r w:rsidR="003B25FB" w:rsidRPr="00CC2FFC">
        <w:t>.</w:t>
      </w:r>
      <w:r w:rsidRPr="00CC2FFC">
        <w:t xml:space="preserve"> These people are typically confined to a wheelchair or a bed</w:t>
      </w:r>
      <w:r w:rsidR="003B25FB" w:rsidRPr="00CC2FFC">
        <w:t xml:space="preserve">. They </w:t>
      </w:r>
      <w:r w:rsidR="00BE4FE7">
        <w:t xml:space="preserve">do not have the capability of moving </w:t>
      </w:r>
      <w:r w:rsidRPr="00CC2FFC">
        <w:t xml:space="preserve">their </w:t>
      </w:r>
      <w:r w:rsidR="003B25FB" w:rsidRPr="00CC2FFC">
        <w:t>muscles</w:t>
      </w:r>
      <w:r w:rsidRPr="00CC2FFC">
        <w:t xml:space="preserve"> or </w:t>
      </w:r>
      <w:r w:rsidR="003B25FB" w:rsidRPr="00CC2FFC">
        <w:t>can</w:t>
      </w:r>
      <w:r w:rsidR="00974891">
        <w:t>not move</w:t>
      </w:r>
      <w:r w:rsidRPr="00CC2FFC">
        <w:t xml:space="preserve"> anywhere they want. They have significant obstacles in modern society as a result of their limits and d</w:t>
      </w:r>
      <w:r w:rsidR="003B25FB" w:rsidRPr="00CC2FFC">
        <w:t>isability to</w:t>
      </w:r>
      <w:r w:rsidRPr="00CC2FFC">
        <w:t xml:space="preserve"> </w:t>
      </w:r>
      <w:r w:rsidR="003B25FB" w:rsidRPr="00CC2FFC">
        <w:t>perform</w:t>
      </w:r>
      <w:r w:rsidRPr="00CC2FFC">
        <w:t xml:space="preserve"> </w:t>
      </w:r>
      <w:r w:rsidR="003B25FB" w:rsidRPr="00CC2FFC">
        <w:t>basic</w:t>
      </w:r>
      <w:r w:rsidRPr="00CC2FFC">
        <w:t xml:space="preserve"> activities such as </w:t>
      </w:r>
      <w:r w:rsidR="003B25FB" w:rsidRPr="00CC2FFC">
        <w:t xml:space="preserve">playing games with others or </w:t>
      </w:r>
      <w:r w:rsidRPr="00CC2FFC">
        <w:t>conversing</w:t>
      </w:r>
      <w:r w:rsidR="003B25FB" w:rsidRPr="00CC2FFC">
        <w:t xml:space="preserve"> with the people</w:t>
      </w:r>
      <w:r w:rsidRPr="00CC2FFC">
        <w:t xml:space="preserve">. These activities are essential for </w:t>
      </w:r>
      <w:r w:rsidR="00974891">
        <w:t xml:space="preserve">individual </w:t>
      </w:r>
      <w:r w:rsidRPr="00CC2FFC">
        <w:t>growth and have a</w:t>
      </w:r>
      <w:r w:rsidR="00974891">
        <w:t>n</w:t>
      </w:r>
      <w:r w:rsidRPr="00CC2FFC">
        <w:t xml:space="preserve"> </w:t>
      </w:r>
      <w:r w:rsidR="00974891">
        <w:t xml:space="preserve">important </w:t>
      </w:r>
      <w:r w:rsidRPr="00CC2FFC">
        <w:t>influence on one's life</w:t>
      </w:r>
      <w:r w:rsidR="00974891">
        <w:t xml:space="preserve"> quality</w:t>
      </w:r>
      <w:r w:rsidRPr="00CC2FFC">
        <w:t xml:space="preserve">. Those who lack </w:t>
      </w:r>
      <w:r w:rsidR="00F80A34">
        <w:t>motion</w:t>
      </w:r>
      <w:r w:rsidRPr="00CC2FFC">
        <w:t xml:space="preserve"> skills might benefit greatly from devices that increase movement. In recent years, cutting-edge technology such as the BCI has been more widely available to the general public, and our moral obligation</w:t>
      </w:r>
      <w:r w:rsidR="00F80A34">
        <w:t xml:space="preserve"> is</w:t>
      </w:r>
      <w:r w:rsidRPr="00CC2FFC">
        <w:t xml:space="preserve"> to use such </w:t>
      </w:r>
      <w:r w:rsidR="00F80A34">
        <w:t>advancements</w:t>
      </w:r>
      <w:r w:rsidRPr="00CC2FFC">
        <w:t xml:space="preserve"> to eliminate </w:t>
      </w:r>
      <w:r w:rsidR="00F80A34">
        <w:t xml:space="preserve">such </w:t>
      </w:r>
      <w:r w:rsidRPr="00CC2FFC">
        <w:t xml:space="preserve">barriers and allow </w:t>
      </w:r>
      <w:r w:rsidR="00F80A34">
        <w:t>impaired</w:t>
      </w:r>
      <w:r w:rsidRPr="00CC2FFC">
        <w:t xml:space="preserve"> persons to resume a normal life. </w:t>
      </w:r>
      <w:r w:rsidR="00B23D03" w:rsidRPr="00CC2FFC">
        <w:t>BCI</w:t>
      </w:r>
      <w:r w:rsidRPr="00CC2FFC">
        <w:t xml:space="preserve"> combines brain and machine integration, with both using the same interface to provide a communication channel between the brain and an externally controlled item. </w:t>
      </w:r>
      <w:r w:rsidR="005E6990" w:rsidRPr="005E6990">
        <w:t>In other words, the brain-computer interface converts users' intents, which affect the encephalographic signal, into control signals for a variety of external electronic equipment</w:t>
      </w:r>
      <w:r w:rsidR="005E6990">
        <w:t xml:space="preserve"> </w:t>
      </w:r>
      <w:r w:rsidR="005E6990">
        <w:fldChar w:fldCharType="begin"/>
      </w:r>
      <w:r w:rsidR="005E6990">
        <w:instrText xml:space="preserve"> ADDIN EN.CITE &lt;EndNote&gt;&lt;Cite&gt;&lt;Author&gt;Catalin Dumitrescu&lt;/Author&gt;&lt;Year&gt;2021&lt;/Year&gt;&lt;RecNum&gt;10&lt;/RecNum&gt;&lt;DisplayText&gt;[3]&lt;/DisplayText&gt;&lt;record&gt;&lt;rec-number&gt;10&lt;/rec-number&gt;&lt;foreign-keys&gt;&lt;key app="EN" db-id="a5x0avwt6s0e0reszd752df9atzx29ps29ra" timestamp="1654806711"&gt;10&lt;/key&gt;&lt;/foreign-keys&gt;&lt;ref-type name="Journal Article"&gt;17&lt;/ref-type&gt;&lt;contributors&gt;&lt;authors&gt;&lt;author&gt;Catalin Dumitrescu, Ilona-Madalina Costea, Augustin Semenescu&lt;/author&gt;&lt;/authors&gt;&lt;/contributors&gt;&lt;titles&gt;&lt;title&gt;Using Brain-Computer Interface to Control a Virtual Drone Using Non-Invasive Motor Imagery and Machine Learning&lt;/title&gt;&lt;secondary-title&gt;applied sciences&lt;/secondary-title&gt;&lt;/titles&gt;&lt;periodical&gt;&lt;full-title&gt;Applied Sciences&lt;/full-title&gt;&lt;/periodical&gt;&lt;dates&gt;&lt;year&gt;2021&lt;/year&gt;&lt;/dates&gt;&lt;urls&gt;&lt;/urls&gt;&lt;/record&gt;&lt;/Cite&gt;&lt;/EndNote&gt;</w:instrText>
      </w:r>
      <w:r w:rsidR="005E6990">
        <w:fldChar w:fldCharType="separate"/>
      </w:r>
      <w:r w:rsidR="005E6990">
        <w:rPr>
          <w:noProof/>
        </w:rPr>
        <w:t>[3]</w:t>
      </w:r>
      <w:r w:rsidR="005E6990">
        <w:fldChar w:fldCharType="end"/>
      </w:r>
      <w:r w:rsidR="005E6990" w:rsidRPr="005E6990">
        <w:t>.</w:t>
      </w:r>
      <w:r w:rsidR="005E6990">
        <w:t xml:space="preserve"> </w:t>
      </w:r>
      <w:r w:rsidRPr="00CC2FFC">
        <w:t>The neural network of the human brain is made up of interconnected clusters of neurons that are responsible for the transfer of information.</w:t>
      </w:r>
      <w:r w:rsidR="007B2FB8" w:rsidRPr="00CC2FFC">
        <w:t xml:space="preserve"> </w:t>
      </w:r>
      <w:r w:rsidRPr="00CC2FFC">
        <w:t>Hans Berger, a German psychiatrist, was the first to quantify brain waves using electroencephalography, a method for recording brain waves, in 1924</w:t>
      </w:r>
      <w:r w:rsidR="00B23D03" w:rsidRPr="00CC2FFC">
        <w:t xml:space="preserve"> </w:t>
      </w:r>
      <w:r w:rsidR="00167386">
        <w:fldChar w:fldCharType="begin"/>
      </w:r>
      <w:r w:rsidR="005E6990">
        <w:instrText xml:space="preserve"> ADDIN EN.CITE &lt;EndNote&gt;&lt;Cite&gt;&lt;Author&gt;Millett&lt;/Author&gt;&lt;Year&gt;2001&lt;/Year&gt;&lt;RecNum&gt;10&lt;/RecNum&gt;&lt;DisplayText&gt;[4]&lt;/DisplayText&gt;&lt;record&gt;&lt;rec-number&gt;10&lt;/rec-number&gt;&lt;foreign-keys&gt;&lt;key app="EN" db-id="we9pd5rsv00efnestdo5fz0q2p92w92v0wds" timestamp="1650964404"&gt;10&lt;/key&gt;&lt;/foreign-keys&gt;&lt;ref-type name="Journal Article"&gt;17&lt;/ref-type&gt;&lt;contributors&gt;&lt;authors&gt;&lt;author&gt;Millett, David&lt;/author&gt;&lt;/authors&gt;&lt;/contributors&gt;&lt;titles&gt;&lt;title&gt;Hans Berger: From psychic energy to the EEG&lt;/title&gt;&lt;secondary-title&gt;Perspectives in biology and medicine&lt;/secondary-title&gt;&lt;/titles&gt;&lt;periodical&gt;&lt;full-title&gt;Perspectives in biology and medicine&lt;/full-title&gt;&lt;/periodical&gt;&lt;pages&gt;522-542&lt;/pages&gt;&lt;volume&gt;44&lt;/volume&gt;&lt;number&gt;4&lt;/number&gt;&lt;dates&gt;&lt;year&gt;2001&lt;/year&gt;&lt;/dates&gt;&lt;isbn&gt;1529-8795&lt;/isbn&gt;&lt;urls&gt;&lt;related-urls&gt;&lt;url&gt;https://muse.jhu.edu/article/26086&lt;/url&gt;&lt;/related-urls&gt;&lt;/urls&gt;&lt;/record&gt;&lt;/Cite&gt;&lt;/EndNote&gt;</w:instrText>
      </w:r>
      <w:r w:rsidR="00167386">
        <w:fldChar w:fldCharType="separate"/>
      </w:r>
      <w:r w:rsidR="005E6990">
        <w:rPr>
          <w:noProof/>
        </w:rPr>
        <w:t>[4]</w:t>
      </w:r>
      <w:r w:rsidR="00167386">
        <w:fldChar w:fldCharType="end"/>
      </w:r>
      <w:r w:rsidRPr="00CC2FFC">
        <w:t xml:space="preserve">. The EEG equipment, which collects the brain waves produced by neurons and transmits them to a computer, which then converts the signals into data </w:t>
      </w:r>
      <w:r w:rsidR="00167386">
        <w:fldChar w:fldCharType="begin"/>
      </w:r>
      <w:r w:rsidR="005E6990">
        <w:instrText xml:space="preserve"> ADDIN EN.CITE &lt;EndNote&gt;&lt;Cite&gt;&lt;Author&gt;Millett&lt;/Author&gt;&lt;Year&gt;2001&lt;/Year&gt;&lt;RecNum&gt;10&lt;/RecNum&gt;&lt;DisplayText&gt;[4]&lt;/DisplayText&gt;&lt;record&gt;&lt;rec-number&gt;10&lt;/rec-number&gt;&lt;foreign-keys&gt;&lt;key app="EN" db-id="we9pd5rsv00efnestdo5fz0q2p92w92v0wds" timestamp="1650964404"&gt;10&lt;/key&gt;&lt;/foreign-keys&gt;&lt;ref-type name="Journal Article"&gt;17&lt;/ref-type&gt;&lt;contributors&gt;&lt;authors&gt;&lt;author&gt;Millett, David&lt;/author&gt;&lt;/authors&gt;&lt;/contributors&gt;&lt;titles&gt;&lt;title&gt;Hans Berger: From psychic energy to the EEG&lt;/title&gt;&lt;secondary-title&gt;Perspectives in biology and medicine&lt;/secondary-title&gt;&lt;/titles&gt;&lt;periodical&gt;&lt;full-title&gt;Perspectives in biology and medicine&lt;/full-title&gt;&lt;/periodical&gt;&lt;pages&gt;522-542&lt;/pages&gt;&lt;volume&gt;44&lt;/volume&gt;&lt;number&gt;4&lt;/number&gt;&lt;dates&gt;&lt;year&gt;2001&lt;/year&gt;&lt;/dates&gt;&lt;isbn&gt;1529-8795&lt;/isbn&gt;&lt;urls&gt;&lt;related-urls&gt;&lt;url&gt;https://muse.jhu.edu/article/26086&lt;/url&gt;&lt;/related-urls&gt;&lt;/urls&gt;&lt;/record&gt;&lt;/Cite&gt;&lt;/EndNote&gt;</w:instrText>
      </w:r>
      <w:r w:rsidR="00167386">
        <w:fldChar w:fldCharType="separate"/>
      </w:r>
      <w:r w:rsidR="005E6990">
        <w:rPr>
          <w:noProof/>
        </w:rPr>
        <w:t>[4]</w:t>
      </w:r>
      <w:r w:rsidR="00167386">
        <w:fldChar w:fldCharType="end"/>
      </w:r>
      <w:r w:rsidRPr="00CC2FFC">
        <w:t xml:space="preserve">, is an example of this technology. </w:t>
      </w:r>
      <w:r w:rsidR="00A2082C" w:rsidRPr="00CC2FFC">
        <w:t>This information</w:t>
      </w:r>
      <w:r w:rsidRPr="00CC2FFC">
        <w:t xml:space="preserve"> is transformed into commands for a computer-connected device. Electrodes are used to evaluate brain electrical activity using the </w:t>
      </w:r>
      <w:r w:rsidR="008D131C">
        <w:t xml:space="preserve">EEG </w:t>
      </w:r>
      <w:r w:rsidR="00965AC8" w:rsidRPr="00CC2FFC">
        <w:t>headset</w:t>
      </w:r>
      <w:r w:rsidR="000C1FF8">
        <w:t xml:space="preserve">. Another method is very popular which differentiates other methods with respect of signal acquisition that is </w:t>
      </w:r>
      <w:r w:rsidR="00E4588A" w:rsidRPr="00E4588A">
        <w:t>SSVEP-based BCI with great potential for usage in virtual reality, allowing the user to control the drone using his or her brain activity in first-person view mode</w:t>
      </w:r>
      <w:r w:rsidR="00E4588A">
        <w:t xml:space="preserve"> </w:t>
      </w:r>
      <w:r w:rsidR="0011432F">
        <w:fldChar w:fldCharType="begin"/>
      </w:r>
      <w:r w:rsidR="005E6990">
        <w:instrText xml:space="preserve"> ADDIN EN.CITE &lt;EndNote&gt;&lt;Cite&gt;&lt;Author&gt;Abdelhadi Hireche&lt;/Author&gt;&lt;Year&gt;2021&lt;/Year&gt;&lt;RecNum&gt;8&lt;/RecNum&gt;&lt;DisplayText&gt;[5]&lt;/DisplayText&gt;&lt;record&gt;&lt;rec-number&gt;8&lt;/rec-number&gt;&lt;foreign-keys&gt;&lt;key app="EN" db-id="a5x0avwt6s0e0reszd752df9atzx29ps29ra" timestamp="1654801393"&gt;8&lt;/key&gt;&lt;/foreign-keys&gt;&lt;ref-type name="Journal Article"&gt;17&lt;/ref-type&gt;&lt;contributors&gt;&lt;authors&gt;&lt;author&gt;Abdelhadi Hireche, Yasmine Zennaia, Redouane Ayad&lt;/author&gt;&lt;/authors&gt;&lt;/contributors&gt;&lt;titles&gt;&lt;title&gt;A Decoding algorithm for Non-invasive SSVEP-based Drone Flight Control&lt;/title&gt;&lt;secondary-title&gt;IEEE&lt;/secondary-title&gt;&lt;/titles&gt;&lt;periodical&gt;&lt;full-title&gt;IEEE&lt;/full-title&gt;&lt;/periodical&gt;&lt;dates&gt;&lt;year&gt;2021&lt;/year&gt;&lt;/dates&gt;&lt;urls&gt;&lt;/urls&gt;&lt;/record&gt;&lt;/Cite&gt;&lt;/EndNote&gt;</w:instrText>
      </w:r>
      <w:r w:rsidR="0011432F">
        <w:fldChar w:fldCharType="separate"/>
      </w:r>
      <w:r w:rsidR="005E6990">
        <w:rPr>
          <w:noProof/>
        </w:rPr>
        <w:t>[5]</w:t>
      </w:r>
      <w:r w:rsidR="0011432F">
        <w:fldChar w:fldCharType="end"/>
      </w:r>
      <w:r w:rsidR="00BB3961">
        <w:t xml:space="preserve">, </w:t>
      </w:r>
      <w:r w:rsidR="00BB3961">
        <w:fldChar w:fldCharType="begin"/>
      </w:r>
      <w:r w:rsidR="005E6990">
        <w:instrText xml:space="preserve"> ADDIN EN.CITE &lt;EndNote&gt;&lt;Cite&gt;&lt;Year&gt;2022&lt;/Year&gt;&lt;RecNum&gt;9&lt;/RecNum&gt;&lt;DisplayText&gt;[6]&lt;/DisplayText&gt;&lt;record&gt;&lt;rec-number&gt;9&lt;/rec-number&gt;&lt;foreign-keys&gt;&lt;key app="EN" db-id="a5x0avwt6s0e0reszd752df9atzx29ps29ra" timestamp="1654805728"&gt;9&lt;/key&gt;&lt;/foreign-keys&gt;&lt;ref-type name="Journal Article"&gt;17&lt;/ref-type&gt;&lt;contributors&gt;&lt;/contributors&gt;&lt;titles&gt;&lt;title&gt;Efficient Quadcopter Flight Control Using Hybrid SSVEP + P300 Visual Brain Computer Interface&lt;/title&gt;&lt;/titles&gt;&lt;dates&gt;&lt;year&gt;2022&lt;/year&gt;&lt;/dates&gt;&lt;urls&gt;&lt;/urls&gt;&lt;/record&gt;&lt;/Cite&gt;&lt;/EndNote&gt;</w:instrText>
      </w:r>
      <w:r w:rsidR="00BB3961">
        <w:fldChar w:fldCharType="separate"/>
      </w:r>
      <w:r w:rsidR="005E6990">
        <w:rPr>
          <w:noProof/>
        </w:rPr>
        <w:t>[6]</w:t>
      </w:r>
      <w:r w:rsidR="00BB3961">
        <w:fldChar w:fldCharType="end"/>
      </w:r>
      <w:r w:rsidR="005E6990">
        <w:t xml:space="preserve">. </w:t>
      </w:r>
    </w:p>
    <w:p w14:paraId="1CEBF6F8" w14:textId="7EB9E37A" w:rsidR="005C77C1" w:rsidRPr="00CC2FFC" w:rsidRDefault="005C77C1" w:rsidP="00AB700F">
      <w:r w:rsidRPr="00CC2FFC">
        <w:t xml:space="preserve">Delta, Beta, Theta, Alpha, and Gamma are some of the several packs that make up EEG signals. Each pack corresponds to a different sort of mental activity </w:t>
      </w:r>
      <w:r w:rsidR="00167386">
        <w:fldChar w:fldCharType="begin"/>
      </w:r>
      <w:r w:rsidR="005E6990">
        <w:instrText xml:space="preserve"> ADDIN EN.CITE &lt;EndNote&gt;&lt;Cite&gt;&lt;Author&gt;Placidi&lt;/Author&gt;&lt;Year&gt;2015&lt;/Year&gt;&lt;RecNum&gt;13&lt;/RecNum&gt;&lt;DisplayText&gt;[7]&lt;/DisplayText&gt;&lt;record&gt;&lt;rec-number&gt;13&lt;/rec-number&gt;&lt;foreign-keys&gt;&lt;key app="EN" db-id="we9pd5rsv00efnestdo5fz0q2p92w92v0wds" timestamp="1650964792"&gt;13&lt;/key&gt;&lt;/foreign-keys&gt;&lt;ref-type name="Journal Article"&gt;17&lt;/ref-type&gt;&lt;contributors&gt;&lt;authors&gt;&lt;author&gt;Placidi, Giuseppe&lt;/author&gt;&lt;author&gt;Avola, Danilo&lt;/author&gt;&lt;author&gt;Petracca, Andrea&lt;/author&gt;&lt;author&gt;Sgallari, Fiorella&lt;/author&gt;&lt;author&gt;Spezialetti, Matteo&lt;/author&gt;&lt;/authors&gt;&lt;/contributors&gt;&lt;titles&gt;&lt;title&gt;Basis for the implementation of an EEG-based single-trial binary brain computer interface through the disgust produced by remembering unpleasant odors&lt;/title&gt;&lt;secondary-title&gt;Neurocomputing&lt;/secondary-title&gt;&lt;/titles&gt;&lt;periodical&gt;&lt;full-title&gt;Neurocomputing&lt;/full-title&gt;&lt;/periodical&gt;&lt;pages&gt;308-318&lt;/pages&gt;&lt;volume&gt;160&lt;/volume&gt;&lt;dates&gt;&lt;year&gt;2015&lt;/year&gt;&lt;/dates&gt;&lt;isbn&gt;0925-2312&lt;/isbn&gt;&lt;urls&gt;&lt;/urls&gt;&lt;/record&gt;&lt;/Cite&gt;&lt;/EndNote&gt;</w:instrText>
      </w:r>
      <w:r w:rsidR="00167386">
        <w:fldChar w:fldCharType="separate"/>
      </w:r>
      <w:r w:rsidR="005E6990">
        <w:rPr>
          <w:noProof/>
        </w:rPr>
        <w:t>[7]</w:t>
      </w:r>
      <w:r w:rsidR="00167386">
        <w:fldChar w:fldCharType="end"/>
      </w:r>
      <w:r w:rsidRPr="00CC2FFC">
        <w:t>. The strength of these bands is periodically changed during the day. The strength of distinct EEG bands is really related to the brain's activity and state of consciousness</w:t>
      </w:r>
      <w:r w:rsidR="00965AC8" w:rsidRPr="00CC2FFC">
        <w:t xml:space="preserve"> </w:t>
      </w:r>
      <w:r w:rsidR="00167386">
        <w:fldChar w:fldCharType="begin"/>
      </w:r>
      <w:r w:rsidR="00260EA7">
        <w:instrText xml:space="preserve"> ADDIN EN.CITE &lt;EndNote&gt;&lt;Cite&gt;&lt;Author&gt;MARIN&lt;/Author&gt;&lt;RecNum&gt;3&lt;/RecNum&gt;&lt;DisplayText&gt;[2]&lt;/DisplayText&gt;&lt;record&gt;&lt;rec-number&gt;3&lt;/rec-number&gt;&lt;foreign-keys&gt;&lt;key app="EN" db-id="a5x0avwt6s0e0reszd752df9atzx29ps29ra" timestamp="1650906485"&gt;3&lt;/key&gt;&lt;key app="ENWeb" db-id=""&gt;0&lt;/key&gt;&lt;/foreign-keys&gt;&lt;ref-type name="Journal Article"&gt;17&lt;/ref-type&gt;&lt;contributors&gt;&lt;authors&gt;&lt;author&gt;Iuliana MARIN, Myssar Jabbar Hammood AL BATTBOOTTI, Nicolae GOGA&lt;/author&gt;&lt;/authors&gt;&lt;/contributors&gt;&lt;titles&gt;&lt;title&gt;Drone Control based on Mental Commands and Facial Expressions&lt;/title&gt;&lt;/titles&gt;&lt;dates&gt;&lt;year&gt;2020&lt;/year&gt;&lt;/dates&gt;&lt;urls&gt;&lt;/urls&gt;&lt;/record&gt;&lt;/Cite&gt;&lt;/EndNote&gt;</w:instrText>
      </w:r>
      <w:r w:rsidR="00167386">
        <w:fldChar w:fldCharType="separate"/>
      </w:r>
      <w:r w:rsidR="0011432F">
        <w:rPr>
          <w:noProof/>
        </w:rPr>
        <w:t>[2]</w:t>
      </w:r>
      <w:r w:rsidR="00167386">
        <w:fldChar w:fldCharType="end"/>
      </w:r>
      <w:r w:rsidRPr="00CC2FFC">
        <w:t>.</w:t>
      </w:r>
    </w:p>
    <w:p w14:paraId="3495B3C9" w14:textId="56168771" w:rsidR="005C77C1" w:rsidRDefault="005C77C1" w:rsidP="00AB700F">
      <w:r w:rsidRPr="00CC2FFC">
        <w:t xml:space="preserve">A lot of study has been done in this field in recent years, with researchers seeking to build user-friendly and easy-to-use assistive technology for drone piloting. The purpose of </w:t>
      </w:r>
      <w:r w:rsidR="009E0947" w:rsidRPr="00CC2FFC">
        <w:t xml:space="preserve">our project </w:t>
      </w:r>
      <w:r w:rsidRPr="00CC2FFC">
        <w:t>is to develop a BCI system that controls the drone's</w:t>
      </w:r>
      <w:r w:rsidR="008D131C">
        <w:t xml:space="preserve"> (</w:t>
      </w:r>
      <w:r w:rsidR="008D131C" w:rsidRPr="00CC2FFC">
        <w:t>Tello EDU</w:t>
      </w:r>
      <w:r w:rsidR="008D131C">
        <w:t>)</w:t>
      </w:r>
      <w:r w:rsidRPr="00CC2FFC">
        <w:t xml:space="preserve"> m</w:t>
      </w:r>
      <w:r w:rsidR="0000677D">
        <w:t>ovements using</w:t>
      </w:r>
      <w:r w:rsidRPr="00CC2FFC">
        <w:t xml:space="preserve"> human brainwaves. </w:t>
      </w:r>
    </w:p>
    <w:p w14:paraId="3956D3BE" w14:textId="77777777" w:rsidR="0000677D" w:rsidRPr="00CC2FFC" w:rsidRDefault="0000677D" w:rsidP="00AB700F"/>
    <w:p w14:paraId="1E1DCB77" w14:textId="62797F03" w:rsidR="0022739D" w:rsidRDefault="00F62AD8" w:rsidP="00D272A5">
      <w:pPr>
        <w:pStyle w:val="TOC1"/>
        <w:rPr>
          <w:noProof/>
        </w:rPr>
      </w:pPr>
      <w:r w:rsidRPr="00D272A5">
        <w:lastRenderedPageBreak/>
        <w:t xml:space="preserve">The following section describes the literature review of previous work on </w:t>
      </w:r>
      <w:r w:rsidR="0000677D" w:rsidRPr="00D272A5">
        <w:t>d</w:t>
      </w:r>
      <w:r w:rsidR="009E0947" w:rsidRPr="00D272A5">
        <w:t xml:space="preserve">rone navigation with </w:t>
      </w:r>
      <w:r w:rsidR="0000677D" w:rsidRPr="00D272A5">
        <w:t>BCI</w:t>
      </w:r>
      <w:r w:rsidR="0022739D" w:rsidRPr="00D272A5">
        <w:t>, problem statement</w:t>
      </w:r>
      <w:r w:rsidRPr="00D272A5">
        <w:t>,</w:t>
      </w:r>
      <w:r w:rsidR="0022739D" w:rsidRPr="00D272A5">
        <w:t xml:space="preserve"> project goals, proposed solution, dataset discussion, system architecture, project hardware and software tools, modules and </w:t>
      </w:r>
      <w:r w:rsidR="00D272A5" w:rsidRPr="00D272A5">
        <w:t>their deliverables, project budget, methodology, project milestones and their deliverables, system development with agile methodology, conclusion</w:t>
      </w:r>
      <w:r w:rsidR="00D272A5">
        <w:t>.</w:t>
      </w:r>
    </w:p>
    <w:p w14:paraId="1B16174C" w14:textId="510FB7AC" w:rsidR="001D30A9" w:rsidRPr="00BE37E9" w:rsidRDefault="001D30A9" w:rsidP="00BE37E9">
      <w:pPr>
        <w:pStyle w:val="Heading1"/>
        <w:rPr>
          <w:rFonts w:ascii="Times New Roman" w:eastAsia="Times New Roman" w:hAnsi="Times New Roman" w:cs="Times New Roman"/>
          <w:b/>
          <w:bCs/>
          <w:sz w:val="28"/>
          <w:szCs w:val="28"/>
          <w:lang w:eastAsia="en-US"/>
        </w:rPr>
      </w:pPr>
      <w:bookmarkStart w:id="1" w:name="_Toc105778668"/>
      <w:r w:rsidRPr="00BE37E9">
        <w:rPr>
          <w:rFonts w:ascii="Times New Roman" w:eastAsia="Times New Roman" w:hAnsi="Times New Roman" w:cs="Times New Roman"/>
          <w:b/>
          <w:bCs/>
          <w:sz w:val="28"/>
          <w:szCs w:val="28"/>
          <w:lang w:eastAsia="en-US"/>
        </w:rPr>
        <w:t xml:space="preserve">2.0 </w:t>
      </w:r>
      <w:r w:rsidR="00C2294B" w:rsidRPr="00BE37E9">
        <w:rPr>
          <w:rFonts w:ascii="Times New Roman" w:eastAsia="Times New Roman" w:hAnsi="Times New Roman" w:cs="Times New Roman"/>
          <w:b/>
          <w:bCs/>
          <w:sz w:val="28"/>
          <w:szCs w:val="28"/>
          <w:lang w:eastAsia="en-US"/>
        </w:rPr>
        <w:t>Literature Review:</w:t>
      </w:r>
      <w:bookmarkEnd w:id="1"/>
    </w:p>
    <w:p w14:paraId="6C0FE648" w14:textId="1F4D7D24" w:rsidR="00F42A1C" w:rsidRPr="00CC2FFC" w:rsidRDefault="00F42A1C" w:rsidP="00AB700F">
      <w:r w:rsidRPr="00CC2FFC">
        <w:t xml:space="preserve">The focus at work </w:t>
      </w:r>
      <w:r w:rsidR="00224677">
        <w:fldChar w:fldCharType="begin"/>
      </w:r>
      <w:r w:rsidR="00260EA7">
        <w:instrText xml:space="preserve"> ADDIN EN.CITE &lt;EndNote&gt;&lt;Cite&gt;&lt;Author&gt;MARIN&lt;/Author&gt;&lt;RecNum&gt;3&lt;/RecNum&gt;&lt;DisplayText&gt;[2]&lt;/DisplayText&gt;&lt;record&gt;&lt;rec-number&gt;3&lt;/rec-number&gt;&lt;foreign-keys&gt;&lt;key app="EN" db-id="a5x0avwt6s0e0reszd752df9atzx29ps29ra" timestamp="1650906485"&gt;3&lt;/key&gt;&lt;key app="ENWeb" db-id=""&gt;0&lt;/key&gt;&lt;/foreign-keys&gt;&lt;ref-type name="Journal Article"&gt;17&lt;/ref-type&gt;&lt;contributors&gt;&lt;authors&gt;&lt;author&gt;Iuliana MARIN, Myssar Jabbar Hammood AL BATTBOOTTI, Nicolae GOGA&lt;/author&gt;&lt;/authors&gt;&lt;/contributors&gt;&lt;titles&gt;&lt;title&gt;Drone Control based on Mental Commands and Facial Expressions&lt;/title&gt;&lt;/titles&gt;&lt;dates&gt;&lt;year&gt;2020&lt;/year&gt;&lt;/dates&gt;&lt;urls&gt;&lt;/urls&gt;&lt;/record&gt;&lt;/Cite&gt;&lt;/EndNote&gt;</w:instrText>
      </w:r>
      <w:r w:rsidR="00224677">
        <w:fldChar w:fldCharType="separate"/>
      </w:r>
      <w:r w:rsidR="0011432F">
        <w:rPr>
          <w:noProof/>
        </w:rPr>
        <w:t>[2]</w:t>
      </w:r>
      <w:r w:rsidR="00224677">
        <w:fldChar w:fldCharType="end"/>
      </w:r>
      <w:r w:rsidRPr="00CC2FFC">
        <w:t xml:space="preserve"> was to control the drone using facial expressions and mental commands to guide it in six different directions (left, right, up, down, forward and backward). The EEG headset used to collect the brain signals was the Emotional Insight (5-channel) and the Parrot Mambo Fly drone was used for the experiment. The accuracy of the tests was 88%, based on the correctness of mental instructions, which indicates how attentive the person is during the test. Signals from the headset are carried to the computer via Bluetooth, and signals fro</w:t>
      </w:r>
      <w:r>
        <w:t>m the computer to the raspberry-p</w:t>
      </w:r>
      <w:r w:rsidRPr="00CC2FFC">
        <w:t>i</w:t>
      </w:r>
      <w:r>
        <w:t xml:space="preserve"> zero microcontroller</w:t>
      </w:r>
      <w:r w:rsidRPr="00CC2FFC">
        <w:t xml:space="preserve"> are sent </w:t>
      </w:r>
      <w:r>
        <w:t>with</w:t>
      </w:r>
      <w:r w:rsidRPr="00CC2FFC">
        <w:t xml:space="preserve"> the</w:t>
      </w:r>
      <w:r>
        <w:t xml:space="preserve"> help of</w:t>
      </w:r>
      <w:r w:rsidRPr="00CC2FFC">
        <w:t xml:space="preserve"> </w:t>
      </w:r>
      <w:r w:rsidRPr="005443E5">
        <w:t>Message Queuing Telemetry Transport</w:t>
      </w:r>
      <w:r>
        <w:t xml:space="preserve"> (</w:t>
      </w:r>
      <w:r w:rsidRPr="00CC2FFC">
        <w:t>MQTT</w:t>
      </w:r>
      <w:r>
        <w:t xml:space="preserve">) </w:t>
      </w:r>
      <w:r w:rsidRPr="00CC2FFC">
        <w:t>protocol, which is also used for communica</w:t>
      </w:r>
      <w:r>
        <w:t>tion between the drone and the raspberry-pi z</w:t>
      </w:r>
      <w:r w:rsidRPr="00CC2FFC">
        <w:t xml:space="preserve">ero. </w:t>
      </w:r>
      <w:r>
        <w:t>Emotiv Cortex and the python-3 was used to make the software program. This software</w:t>
      </w:r>
      <w:r w:rsidRPr="00CC2FFC">
        <w:t xml:space="preserve"> allows communication between the computer and the headset.</w:t>
      </w:r>
    </w:p>
    <w:p w14:paraId="39024ED8" w14:textId="5AA25E4F" w:rsidR="00F42A1C" w:rsidRPr="00CC2FFC" w:rsidRDefault="00F42A1C" w:rsidP="00F42A1C">
      <w:r w:rsidRPr="00CC2FFC">
        <w:t xml:space="preserve">The EEG headset used to collect brain data was the Emotive EPOC headset (16 channels), and the quadcopter AR 2.0 drone was used for the experiment in the study </w:t>
      </w:r>
      <w:r w:rsidR="0037176A">
        <w:fldChar w:fldCharType="begin"/>
      </w:r>
      <w:r w:rsidR="005E6990">
        <w:instrText xml:space="preserve"> ADDIN EN.CITE &lt;EndNote&gt;&lt;Cite&gt;&lt;Author&gt;Lin&lt;/Author&gt;&lt;Year&gt;2015&lt;/Year&gt;&lt;RecNum&gt;4&lt;/RecNum&gt;&lt;DisplayText&gt;[8]&lt;/DisplayText&gt;&lt;record&gt;&lt;rec-number&gt;4&lt;/rec-number&gt;&lt;foreign-keys&gt;&lt;key app="EN" db-id="a5x0avwt6s0e0reszd752df9atzx29ps29ra" timestamp="1650906497"&gt;4&lt;/key&gt;&lt;key app="ENWeb" db-id=""&gt;0&lt;/key&gt;&lt;/foreign-keys&gt;&lt;ref-type name="Journal Article"&gt;17&lt;/ref-type&gt;&lt;contributors&gt;&lt;authors&gt;&lt;author&gt;Lin, Jzau-Sheng&lt;/author&gt;&lt;author&gt;Jiang, Zi-Yang&lt;/author&gt;&lt;/authors&gt;&lt;/contributors&gt;&lt;titles&gt;&lt;title&gt;Implementing Remote Presence Using Quadcopter Control by a Non-Invasive BCI Device&lt;/title&gt;&lt;secondary-title&gt;Computer Science and Information Technology&lt;/secondary-title&gt;&lt;/titles&gt;&lt;periodical&gt;&lt;full-title&gt;Computer Science and Information Technology&lt;/full-title&gt;&lt;/periodical&gt;&lt;pages&gt;122-126&lt;/pages&gt;&lt;volume&gt;3&lt;/volume&gt;&lt;number&gt;4&lt;/number&gt;&lt;dates&gt;&lt;year&gt;2015&lt;/year&gt;&lt;/dates&gt;&lt;isbn&gt;2331-6063&amp;#xD;2331-6071&lt;/isbn&gt;&lt;urls&gt;&lt;/urls&gt;&lt;electronic-resource-num&gt;10.13189/csit.2015.030405&lt;/electronic-resource-num&gt;&lt;/record&gt;&lt;/Cite&gt;&lt;/EndNote&gt;</w:instrText>
      </w:r>
      <w:r w:rsidR="0037176A">
        <w:fldChar w:fldCharType="separate"/>
      </w:r>
      <w:r w:rsidR="005E6990">
        <w:rPr>
          <w:noProof/>
        </w:rPr>
        <w:t>[8]</w:t>
      </w:r>
      <w:r w:rsidR="0037176A">
        <w:fldChar w:fldCharType="end"/>
      </w:r>
      <w:r w:rsidRPr="00CC2FFC">
        <w:t xml:space="preserve">. The author recovered facial features such as left/right smile, frown and left/right wink. A tablet-based mobile framework based on the Android OS will be created to convert observed patterns into instructions that can be used to control the </w:t>
      </w:r>
      <w:r>
        <w:t>quadcopter AR 2.0 drone</w:t>
      </w:r>
      <w:r w:rsidRPr="00CC2FFC">
        <w:t xml:space="preserve"> </w:t>
      </w:r>
      <w:r>
        <w:t>through any wireless medium</w:t>
      </w:r>
      <w:r w:rsidRPr="00CC2FFC">
        <w:t>. The system design includes a signal processing unit, the Emotiv engine development kit and the Emotiv API.</w:t>
      </w:r>
    </w:p>
    <w:p w14:paraId="28978385" w14:textId="1241503E" w:rsidR="00F42A1C" w:rsidRPr="00CC2FFC" w:rsidRDefault="0037176A" w:rsidP="00F42A1C">
      <w:r>
        <w:t>In the study</w:t>
      </w:r>
      <w:r>
        <w:fldChar w:fldCharType="begin"/>
      </w:r>
      <w:r w:rsidR="005E6990">
        <w:instrText xml:space="preserve"> ADDIN EN.CITE &lt;EndNote&gt;&lt;Cite&gt;&lt;Author&gt;Chiuzbaian&lt;/Author&gt;&lt;Year&gt;2019&lt;/Year&gt;&lt;RecNum&gt;5&lt;/RecNum&gt;&lt;DisplayText&gt;[9]&lt;/DisplayText&gt;&lt;record&gt;&lt;rec-number&gt;5&lt;/rec-number&gt;&lt;foreign-keys&gt;&lt;key app="EN" db-id="a5x0avwt6s0e0reszd752df9atzx29ps29ra" timestamp="1650906512"&gt;5&lt;/key&gt;&lt;key app="ENWeb" db-id=""&gt;0&lt;/key&gt;&lt;/foreign-keys&gt;&lt;ref-type name="Journal Article"&gt;17&lt;/ref-type&gt;&lt;contributors&gt;&lt;authors&gt;&lt;author&gt;Chiuzbaian, Andrei&lt;/author&gt;&lt;author&gt;Jakobsen, Jakob&lt;/author&gt;&lt;author&gt;Puthusserypady, Sadasivan&lt;/author&gt;&lt;/authors&gt;&lt;/contributors&gt;&lt;titles&gt;&lt;title&gt;Mind Controlled Drone: An Innovative Multiclass SSVEP based Brain Computer Interface&lt;/title&gt;&lt;/titles&gt;&lt;pages&gt;1-5&lt;/pages&gt;&lt;dates&gt;&lt;year&gt;2019&lt;/year&gt;&lt;/dates&gt;&lt;urls&gt;&lt;/urls&gt;&lt;electronic-resource-num&gt;10.1109/iww-bci.2019.8737327&lt;/electronic-resource-num&gt;&lt;/record&gt;&lt;/Cite&gt;&lt;/EndNote&gt;</w:instrText>
      </w:r>
      <w:r>
        <w:fldChar w:fldCharType="separate"/>
      </w:r>
      <w:r w:rsidR="005E6990">
        <w:rPr>
          <w:noProof/>
        </w:rPr>
        <w:t>[9]</w:t>
      </w:r>
      <w:r>
        <w:fldChar w:fldCharType="end"/>
      </w:r>
      <w:r>
        <w:t>, t</w:t>
      </w:r>
      <w:r w:rsidR="00F42A1C" w:rsidRPr="00CC2FFC">
        <w:t>he approach was</w:t>
      </w:r>
      <w:r w:rsidR="00F42A1C">
        <w:t xml:space="preserve"> a fully independent </w:t>
      </w:r>
      <w:r w:rsidR="00F42A1C" w:rsidRPr="00CC2FFC">
        <w:t>BCI</w:t>
      </w:r>
      <w:r w:rsidR="00F42A1C">
        <w:t xml:space="preserve"> multiclass</w:t>
      </w:r>
      <w:r w:rsidR="00F42A1C" w:rsidRPr="00CC2FFC">
        <w:t xml:space="preserve"> system based on the Ste</w:t>
      </w:r>
      <w:r w:rsidR="00F42A1C">
        <w:t>ady-</w:t>
      </w:r>
      <w:r w:rsidR="00F42A1C" w:rsidRPr="00CC2FFC">
        <w:t>State Visual Ev</w:t>
      </w:r>
      <w:r w:rsidR="00F42A1C">
        <w:t>oked Potential (SSVEP) paradigm</w:t>
      </w:r>
      <w:r w:rsidR="00F42A1C" w:rsidRPr="00CC2FFC">
        <w:t xml:space="preserve"> </w:t>
      </w:r>
      <w:r w:rsidR="00F42A1C">
        <w:t xml:space="preserve">that is </w:t>
      </w:r>
      <w:r w:rsidR="00F42A1C" w:rsidRPr="00CC2FFC">
        <w:t xml:space="preserve">capable of moving the drone </w:t>
      </w:r>
      <w:r w:rsidR="00F42A1C">
        <w:t>in six directions that are up, down, left, right, forward and backward. T</w:t>
      </w:r>
      <w:r w:rsidR="00F42A1C" w:rsidRPr="00CC2FFC">
        <w:t xml:space="preserve">he EEG headset used to acquire the signals </w:t>
      </w:r>
      <w:r w:rsidR="0050387C">
        <w:t xml:space="preserve">from </w:t>
      </w:r>
      <w:r w:rsidR="00F42A1C" w:rsidRPr="00CC2FFC">
        <w:t xml:space="preserve">brain cells was the Emotiv COPD Neuroheadset (16 channels), and the drone was replaced for the experiment by a feedback loop using LEDs </w:t>
      </w:r>
      <w:r w:rsidR="00F42A1C">
        <w:t xml:space="preserve">that are </w:t>
      </w:r>
      <w:r w:rsidR="00F42A1C" w:rsidRPr="00CC2FFC">
        <w:t xml:space="preserve">controlled by an Arduino board. The BCI system was tested on ten healthy controls and </w:t>
      </w:r>
      <w:r w:rsidR="00F42A1C">
        <w:t>gives an</w:t>
      </w:r>
      <w:r w:rsidR="00F42A1C" w:rsidRPr="00CC2FFC">
        <w:t xml:space="preserve"> accuracy of 92.5%</w:t>
      </w:r>
      <w:r w:rsidR="00F42A1C">
        <w:t xml:space="preserve"> on average</w:t>
      </w:r>
      <w:r w:rsidR="00F42A1C" w:rsidRPr="00CC2FFC">
        <w:t>. The data obtained fro</w:t>
      </w:r>
      <w:r w:rsidR="00F42A1C">
        <w:t>m the EEG headset is sent to a desktop using B</w:t>
      </w:r>
      <w:r w:rsidR="00F42A1C" w:rsidRPr="00CC2FFC">
        <w:t>luetooth and a USB adapter. A Python script was created and implemented to acquire and decode the EEG raw data signal. MATLAB was used to perform</w:t>
      </w:r>
      <w:r w:rsidR="00F42A1C">
        <w:t xml:space="preserve"> methods like </w:t>
      </w:r>
      <w:r w:rsidR="00F42A1C" w:rsidRPr="00CC2FFC">
        <w:t>signal processing, feature extra</w:t>
      </w:r>
      <w:r w:rsidR="00F42A1C">
        <w:t>ction and classification</w:t>
      </w:r>
      <w:r w:rsidR="00F42A1C" w:rsidRPr="00CC2FFC">
        <w:t>.</w:t>
      </w:r>
    </w:p>
    <w:p w14:paraId="4D59159D" w14:textId="785BB205" w:rsidR="00F42A1C" w:rsidRPr="00CC2FFC" w:rsidRDefault="00F42A1C" w:rsidP="00F42A1C">
      <w:r w:rsidRPr="00CC2FFC">
        <w:t xml:space="preserve">The study </w:t>
      </w:r>
      <w:r w:rsidR="00F065BF">
        <w:fldChar w:fldCharType="begin"/>
      </w:r>
      <w:r w:rsidR="005E6990">
        <w:instrText xml:space="preserve"> ADDIN EN.CITE &lt;EndNote&gt;&lt;Cite&gt;&lt;Author&gt;Vishwanath&lt;/Author&gt;&lt;Year&gt;2018&lt;/Year&gt;&lt;RecNum&gt;2&lt;/RecNum&gt;&lt;DisplayText&gt;[10]&lt;/DisplayText&gt;&lt;record&gt;&lt;rec-number&gt;2&lt;/rec-number&gt;&lt;foreign-keys&gt;&lt;key app="EN" db-id="we9pd5rsv00efnestdo5fz0q2p92w92v0wds" timestamp="1650744111"&gt;2&lt;/key&gt;&lt;key app="ENWeb" db-id=""&gt;0&lt;/key&gt;&lt;/foreign-keys&gt;&lt;ref-type name="Journal Article"&gt;17&lt;/ref-type&gt;&lt;contributors&gt;&lt;authors&gt;&lt;author&gt;Ravi M. Vishwanath&lt;/author&gt;&lt;author&gt;Saumya Kumaar&lt;/author&gt;&lt;author&gt;S N Omkar&lt;/author&gt;&lt;/authors&gt;&lt;/contributors&gt;&lt;titles&gt;&lt;title&gt;A Real-time Control Approach for Unmanned Aerial Vehicles using&amp;#xD;Brain-computer Interface*&lt;/title&gt;&lt;/titles&gt;&lt;dates&gt;&lt;year&gt;2018&lt;/year&gt;&lt;/dates&gt;&lt;urls&gt;&lt;/urls&gt;&lt;/record&gt;&lt;/Cite&gt;&lt;/EndNote&gt;</w:instrText>
      </w:r>
      <w:r w:rsidR="00F065BF">
        <w:fldChar w:fldCharType="separate"/>
      </w:r>
      <w:r w:rsidR="005E6990">
        <w:rPr>
          <w:noProof/>
        </w:rPr>
        <w:t>[10]</w:t>
      </w:r>
      <w:r w:rsidR="00F065BF">
        <w:fldChar w:fldCharType="end"/>
      </w:r>
      <w:r w:rsidRPr="00CC2FFC">
        <w:t xml:space="preserve"> </w:t>
      </w:r>
      <w:r w:rsidR="00BF2C78" w:rsidRPr="00CC2FFC">
        <w:t xml:space="preserve">methodology </w:t>
      </w:r>
      <w:r w:rsidRPr="00CC2FFC">
        <w:t xml:space="preserve">specifies four motor imagery tasks that need to be worked on. The first task is to imagine a movement with the left hand without moving the hands. Task 2 is similar to Task 1, but is done with the right hand. Task 3 asks the patient to imagine movements with the left hand, fingers, and elbows. Task 4 is similar to Task 3, but is done with the right hand. For the experiment, an Emotiv Inc. headset was used. EPOC+EEG, which provides 14-lead EEG data, and a Parrot 2 AR drone. For the calculation, a dual dataset is applied to the constructed model. The </w:t>
      </w:r>
      <w:r w:rsidRPr="00CC2FFC">
        <w:lastRenderedPageBreak/>
        <w:t>Python-based algorithm runs on a ground station in continuous duplex communication with the UAV over Wi-Fi.</w:t>
      </w:r>
    </w:p>
    <w:p w14:paraId="6D9F07B7" w14:textId="66069C1E" w:rsidR="00F42A1C" w:rsidRPr="00CC2FFC" w:rsidRDefault="00F42A1C" w:rsidP="00F42A1C">
      <w:r w:rsidRPr="00CC2FFC">
        <w:t xml:space="preserve">The inactivity or execution of another movement in which no action is performed is described in the work </w:t>
      </w:r>
      <w:r w:rsidR="00F065BF">
        <w:fldChar w:fldCharType="begin"/>
      </w:r>
      <w:r w:rsidR="005E6990">
        <w:instrText xml:space="preserve"> ADDIN EN.CITE &lt;EndNote&gt;&lt;Cite&gt;&lt;Author&gt;</w:instrText>
      </w:r>
      <w:r w:rsidR="005E6990">
        <w:rPr>
          <w:rFonts w:ascii="Cambria Math" w:hAnsi="Cambria Math" w:cs="Cambria Math"/>
        </w:rPr>
        <w:instrText>∗</w:instrText>
      </w:r>
      <w:r w:rsidR="005E6990">
        <w:instrText xml:space="preserve">&lt;/Author&gt;&lt;Year&gt;2021&lt;/Year&gt;&lt;RecNum&gt;1&lt;/RecNum&gt;&lt;DisplayText&gt;[11]&lt;/DisplayText&gt;&lt;record&gt;&lt;rec-number&gt;1&lt;/rec-number&gt;&lt;foreign-keys&gt;&lt;key app="EN" db-id="we9pd5rsv00efnestdo5fz0q2p92w92v0wds" timestamp="1650744108"&gt;1&lt;/key&gt;&lt;key app="ENWeb" db-id=""&gt;0&lt;/key&gt;&lt;/foreign-keys&gt;&lt;ref-type name="Journal Article"&gt;17&lt;/ref-type&gt;&lt;contributors&gt;&lt;authors&gt;&lt;author&gt;Ivan D. Villegas </w:instrText>
      </w:r>
      <w:r w:rsidR="005E6990">
        <w:rPr>
          <w:rFonts w:ascii="Cambria Math" w:hAnsi="Cambria Math" w:cs="Cambria Math"/>
        </w:rPr>
        <w:instrText>∗</w:instrText>
      </w:r>
      <w:r w:rsidR="005E6990">
        <w:instrText xml:space="preserve"> &lt;/author&gt;&lt;author&gt;Julian R. Camargo </w:instrText>
      </w:r>
      <w:r w:rsidR="005E6990">
        <w:rPr>
          <w:rFonts w:ascii="Cambria Math" w:hAnsi="Cambria Math" w:cs="Cambria Math"/>
        </w:rPr>
        <w:instrText>∗</w:instrText>
      </w:r>
      <w:r w:rsidR="005E6990">
        <w:instrText>&lt;/author&gt;&lt;author&gt;Cesar A. Perdomo Ch. *&lt;/author&gt;&lt;/authors&gt;&lt;/contributors&gt;&lt;titles&gt;&lt;title&gt;Recognition and Characteristics EEG Signals for Flight Control of a Drone&lt;/title&gt;&lt;/titles&gt;&lt;dates&gt;&lt;year&gt;2021&lt;/year&gt;&lt;/dates&gt;&lt;urls&gt;&lt;/urls&gt;&lt;/record&gt;&lt;/Cite&gt;&lt;/EndNote&gt;</w:instrText>
      </w:r>
      <w:r w:rsidR="00F065BF">
        <w:fldChar w:fldCharType="separate"/>
      </w:r>
      <w:r w:rsidR="005E6990">
        <w:rPr>
          <w:noProof/>
        </w:rPr>
        <w:t>[11]</w:t>
      </w:r>
      <w:r w:rsidR="00F065BF">
        <w:fldChar w:fldCharType="end"/>
      </w:r>
      <w:r w:rsidRPr="00CC2FFC">
        <w:t>, as well as the blink of the left eye to move in the negative direction of the selected axis, the blink of the right eye to move in the positive direction, the direction of the selected axis, raise your eyebrows to select the axis of movement and idle or perform another movement that does not perform an action. For this experiment, a 16-lead EEG headset was paired with a Parrot Mambo drone. Subjects of both sexes, aged between 18 and 30 years, provided recordings for training classifiers. According to the system, the best performing classifiers are RF (with the data filtered at alpha rate and then scaled between zero and one), which achieves an accuracy of almost 85%, and the CNN network (with filtered data). at the alpha rate), which achieves an accuracy of 86.66%. The program to connect the drone to the BCI modules and classifier is written in Python, using PyQT5 for the interface, pyOpenBCI to connect to the BCI modules and pyparrot for the drone connection and commands.</w:t>
      </w:r>
    </w:p>
    <w:p w14:paraId="5DFF3CE4" w14:textId="54FC7FE4" w:rsidR="003A6065" w:rsidRPr="00CC2FFC" w:rsidRDefault="003A6065" w:rsidP="003A6065">
      <w:r w:rsidRPr="00CC2FFC">
        <w:t xml:space="preserve">The aim of the study </w:t>
      </w:r>
      <w:r w:rsidR="00F065BF">
        <w:fldChar w:fldCharType="begin"/>
      </w:r>
      <w:r w:rsidR="005E6990">
        <w:instrText xml:space="preserve"> ADDIN EN.CITE &lt;EndNote&gt;&lt;Cite&gt;&lt;Year&gt;2016&lt;/Year&gt;&lt;RecNum&gt;8&lt;/RecNum&gt;&lt;DisplayText&gt;[12]&lt;/DisplayText&gt;&lt;record&gt;&lt;rec-number&gt;8&lt;/rec-number&gt;&lt;foreign-keys&gt;&lt;key app="EN" db-id="we9pd5rsv00efnestdo5fz0q2p92w92v0wds" timestamp="1650744133"&gt;8&lt;/key&gt;&lt;key app="ENWeb" db-id=""&gt;0&lt;/key&gt;&lt;/foreign-keys&gt;&lt;ref-type name="Journal Article"&gt;17&lt;/ref-type&gt;&lt;contributors&gt;&lt;authors&gt;&lt;author&gt;Abdel Ilah N. Alshbatat&lt;/author&gt;&lt;author&gt;Liang Dong&lt;/author&gt;&lt;author&gt;Peter J. Vial&lt;/author&gt;&lt;/authors&gt;&lt;/contributors&gt;&lt;titles&gt;&lt;title&gt;AirServer: a Mind-Controlled Assistive Quadrotor Drone Aided by an Intelligent Fuzzy PD Controller&lt;/title&gt;&lt;/titles&gt;&lt;dates&gt;&lt;year&gt;2016&lt;/year&gt;&lt;/dates&gt;&lt;urls&gt;&lt;/urls&gt;&lt;/record&gt;&lt;/Cite&gt;&lt;/EndNote&gt;</w:instrText>
      </w:r>
      <w:r w:rsidR="00F065BF">
        <w:fldChar w:fldCharType="separate"/>
      </w:r>
      <w:r w:rsidR="005E6990">
        <w:rPr>
          <w:noProof/>
        </w:rPr>
        <w:t>[12]</w:t>
      </w:r>
      <w:r w:rsidR="00F065BF">
        <w:fldChar w:fldCharType="end"/>
      </w:r>
      <w:r w:rsidRPr="00CC2FFC">
        <w:t xml:space="preserve"> was to develop an innovative Brain Computer Interface (BCI) system that responds to patients' brain activity and sends a signal to the aircraft telling it to fly in four different directions (up, down, left, right). The Emotiv EPOC helmet (16 wires) was used to collect brain data and a custom quadrotor drone was deployed for the experiment. After just 10 minutes of training, a 52% success rate was achieved by completing a task on time. EEG headset data is transmitted to a laptop via Bluetooth and signals from the laptop to the drone are sent via TCP/IP protocol. A C# software application was created to capture and decode the EEG raw data signal, while two C applications were written. The first software is for the server and resides on the</w:t>
      </w:r>
      <w:r w:rsidR="00683028">
        <w:t xml:space="preserve"> laptop connected</w:t>
      </w:r>
      <w:r w:rsidRPr="00CC2FFC">
        <w:t xml:space="preserve"> </w:t>
      </w:r>
      <w:r w:rsidR="00683028" w:rsidRPr="00CC2FFC">
        <w:t xml:space="preserve">Printed Circuit Board </w:t>
      </w:r>
      <w:r w:rsidR="00683028">
        <w:t>(</w:t>
      </w:r>
      <w:r w:rsidRPr="00CC2FFC">
        <w:t>PCB</w:t>
      </w:r>
      <w:r w:rsidR="00683028">
        <w:t>)</w:t>
      </w:r>
      <w:r w:rsidRPr="00CC2FFC">
        <w:t>, while the second program is for the client and resides on the</w:t>
      </w:r>
      <w:r w:rsidR="00683028">
        <w:t xml:space="preserve"> drone</w:t>
      </w:r>
      <w:r w:rsidRPr="00CC2FFC">
        <w:t xml:space="preserve"> PCB.</w:t>
      </w:r>
    </w:p>
    <w:p w14:paraId="54599415" w14:textId="6D534ABA" w:rsidR="00F42A1C" w:rsidRDefault="00090C82" w:rsidP="00F42A1C">
      <w:pPr>
        <w:rPr>
          <w:rFonts w:eastAsia="Times New Roman"/>
          <w:b/>
          <w:color w:val="0070C0"/>
          <w:sz w:val="28"/>
          <w:szCs w:val="28"/>
          <w:lang w:eastAsia="en-US"/>
        </w:rPr>
      </w:pPr>
      <w:r w:rsidRPr="00CC2FFC">
        <w:t xml:space="preserve">The authors of the article </w:t>
      </w:r>
      <w:r w:rsidR="00F065BF">
        <w:fldChar w:fldCharType="begin"/>
      </w:r>
      <w:r w:rsidR="005E6990">
        <w:instrText xml:space="preserve"> ADDIN EN.CITE &lt;EndNote&gt;&lt;Cite&gt;&lt;Author&gt;Rosca&lt;/Author&gt;&lt;Year&gt;2018&lt;/Year&gt;&lt;RecNum&gt;7&lt;/RecNum&gt;&lt;DisplayText&gt;[13]&lt;/DisplayText&gt;&lt;record&gt;&lt;rec-number&gt;7&lt;/rec-number&gt;&lt;foreign-keys&gt;&lt;key app="EN" db-id="a5x0avwt6s0e0reszd752df9atzx29ps29ra" timestamp="1650906543"&gt;7&lt;/key&gt;&lt;key app="ENWeb" db-id=""&gt;0&lt;/key&gt;&lt;/foreign-keys&gt;&lt;ref-type name="Journal Article"&gt;17&lt;/ref-type&gt;&lt;contributors&gt;&lt;authors&gt;&lt;author&gt;Rosca, S.&lt;/author&gt;&lt;author&gt;Leba, M.&lt;/author&gt;&lt;author&gt;Ionica, A.&lt;/author&gt;&lt;author&gt;Gamulescu, O.&lt;/author&gt;&lt;/authors&gt;&lt;/contributors&gt;&lt;titles&gt;&lt;title&gt;Quadcopter control using a BCI&lt;/title&gt;&lt;secondary-title&gt;IOP Conference Series: Materials Science and Engineering&lt;/secondary-title&gt;&lt;/titles&gt;&lt;periodical&gt;&lt;full-title&gt;IOP Conference Series: Materials Science and Engineering&lt;/full-title&gt;&lt;/periodical&gt;&lt;pages&gt;012048&lt;/pages&gt;&lt;volume&gt;294&lt;/volume&gt;&lt;dates&gt;&lt;year&gt;2018&lt;/year&gt;&lt;/dates&gt;&lt;isbn&gt;1757-8981&amp;#xD;1757-899X&lt;/isbn&gt;&lt;urls&gt;&lt;/urls&gt;&lt;electronic-resource-num&gt;10.1088/1757-899x/294/1/012048&lt;/electronic-resource-num&gt;&lt;/record&gt;&lt;/Cite&gt;&lt;/EndNote&gt;</w:instrText>
      </w:r>
      <w:r w:rsidR="00F065BF">
        <w:fldChar w:fldCharType="separate"/>
      </w:r>
      <w:r w:rsidR="005E6990">
        <w:rPr>
          <w:noProof/>
        </w:rPr>
        <w:t>[13]</w:t>
      </w:r>
      <w:r w:rsidR="00F065BF">
        <w:fldChar w:fldCharType="end"/>
      </w:r>
      <w:r w:rsidRPr="00CC2FFC">
        <w:t xml:space="preserve"> proposed a method in which they trained four different mental tasks, one for each direction of drone control: ascending mental task for takeoff, descending mental task for decreasing altitude, right mental task for the movements of the drone</w:t>
      </w:r>
      <w:r w:rsidR="00683028">
        <w:t xml:space="preserve"> to the</w:t>
      </w:r>
      <w:r w:rsidRPr="00CC2FFC">
        <w:t xml:space="preserve"> right side head and left turn in mental task for left side head movements. The Emotiv Insight headset (7 channels) was used to collect brain signals, while the Parrot Rolling Spider drone was used for </w:t>
      </w:r>
      <w:r>
        <w:t>the experiment. EEGLAB was used as</w:t>
      </w:r>
      <w:r w:rsidRPr="00CC2FFC">
        <w:t xml:space="preserve"> a programming environment</w:t>
      </w:r>
      <w:r>
        <w:t xml:space="preserve"> that was used to store</w:t>
      </w:r>
      <w:r w:rsidRPr="00CC2FFC">
        <w:t xml:space="preserve">, </w:t>
      </w:r>
      <w:r>
        <w:t>measure</w:t>
      </w:r>
      <w:r w:rsidRPr="00CC2FFC">
        <w:t xml:space="preserve">, </w:t>
      </w:r>
      <w:r>
        <w:t>manipulate</w:t>
      </w:r>
      <w:r w:rsidRPr="00CC2FFC">
        <w:t xml:space="preserve"> and </w:t>
      </w:r>
      <w:r>
        <w:t>to access the</w:t>
      </w:r>
      <w:r w:rsidRPr="00CC2FFC">
        <w:t xml:space="preserve"> </w:t>
      </w:r>
      <w:r>
        <w:t>EEG data that was gathered through the experiments</w:t>
      </w:r>
      <w:r w:rsidRPr="00CC2FFC">
        <w:t>.</w:t>
      </w:r>
    </w:p>
    <w:p w14:paraId="0B14EF50" w14:textId="0297302F" w:rsidR="0043763D" w:rsidRPr="00BE37E9" w:rsidRDefault="00D611EF" w:rsidP="00BE37E9">
      <w:pPr>
        <w:pStyle w:val="Heading1"/>
        <w:rPr>
          <w:rFonts w:ascii="Times New Roman" w:eastAsia="Times New Roman" w:hAnsi="Times New Roman" w:cs="Times New Roman"/>
          <w:b/>
          <w:bCs/>
          <w:sz w:val="28"/>
          <w:szCs w:val="28"/>
          <w:lang w:eastAsia="en-US"/>
        </w:rPr>
      </w:pPr>
      <w:bookmarkStart w:id="2" w:name="_Toc105778669"/>
      <w:r w:rsidRPr="00BE37E9">
        <w:rPr>
          <w:rFonts w:ascii="Times New Roman" w:eastAsia="Times New Roman" w:hAnsi="Times New Roman" w:cs="Times New Roman"/>
          <w:b/>
          <w:bCs/>
          <w:sz w:val="28"/>
          <w:szCs w:val="28"/>
          <w:lang w:eastAsia="en-US"/>
        </w:rPr>
        <w:t xml:space="preserve">3.0 </w:t>
      </w:r>
      <w:r w:rsidR="0043763D" w:rsidRPr="00BE37E9">
        <w:rPr>
          <w:rFonts w:ascii="Times New Roman" w:eastAsia="Times New Roman" w:hAnsi="Times New Roman" w:cs="Times New Roman"/>
          <w:b/>
          <w:bCs/>
          <w:sz w:val="28"/>
          <w:szCs w:val="28"/>
          <w:lang w:eastAsia="en-US"/>
        </w:rPr>
        <w:t>Problem Statement:</w:t>
      </w:r>
      <w:bookmarkEnd w:id="2"/>
    </w:p>
    <w:p w14:paraId="53117C62" w14:textId="2F66A633" w:rsidR="00D611EF" w:rsidRDefault="007C0388" w:rsidP="00AB700F">
      <w:r w:rsidRPr="00CC2FFC">
        <w:t xml:space="preserve">As mentioned before, </w:t>
      </w:r>
      <w:r w:rsidR="00CC11D2" w:rsidRPr="00CC2FFC">
        <w:t>i</w:t>
      </w:r>
      <w:r w:rsidRPr="00CC2FFC">
        <w:t xml:space="preserve">n recent years, a lot of research has been done in this subject, with researchers attempting to develop user-friendly and </w:t>
      </w:r>
      <w:r w:rsidR="005C1C30" w:rsidRPr="00CC2FFC">
        <w:t>easy to use</w:t>
      </w:r>
      <w:r w:rsidRPr="00CC2FFC">
        <w:t xml:space="preserve"> assistive technology for drone navigation. BCI will be the new horizon as an assistive technology being used for drone navigation. </w:t>
      </w:r>
      <w:r w:rsidR="004D7049" w:rsidRPr="00CC2FFC">
        <w:t>However, there is a lack of navigational cues to detect user’s brain signals and to translate them into expected actions and activities accurately</w:t>
      </w:r>
      <w:r w:rsidR="00EE02BF">
        <w:t xml:space="preserve"> to control the navigational cues of drone</w:t>
      </w:r>
      <w:r w:rsidR="004D7049" w:rsidRPr="00CC2FFC">
        <w:t>.</w:t>
      </w:r>
    </w:p>
    <w:p w14:paraId="1002CA46" w14:textId="77777777" w:rsidR="0000677D" w:rsidRPr="00CC2FFC" w:rsidRDefault="0000677D" w:rsidP="00AB700F"/>
    <w:p w14:paraId="26EF7E2F" w14:textId="04C7702B" w:rsidR="0089034E" w:rsidRPr="00BE37E9" w:rsidRDefault="00D611EF" w:rsidP="00BE37E9">
      <w:pPr>
        <w:pStyle w:val="Heading1"/>
        <w:rPr>
          <w:rFonts w:eastAsia="Times New Roman"/>
          <w:b/>
          <w:bCs/>
          <w:lang w:eastAsia="en-US"/>
        </w:rPr>
      </w:pPr>
      <w:bookmarkStart w:id="3" w:name="_Toc105778670"/>
      <w:r w:rsidRPr="00997F25">
        <w:rPr>
          <w:rFonts w:ascii="Times New Roman" w:eastAsia="Times New Roman" w:hAnsi="Times New Roman" w:cs="Times New Roman"/>
          <w:b/>
          <w:bCs/>
          <w:sz w:val="28"/>
          <w:szCs w:val="28"/>
          <w:lang w:eastAsia="en-US"/>
        </w:rPr>
        <w:t>4</w:t>
      </w:r>
      <w:r w:rsidR="001D30A9" w:rsidRPr="00997F25">
        <w:rPr>
          <w:rFonts w:ascii="Times New Roman" w:eastAsia="Times New Roman" w:hAnsi="Times New Roman" w:cs="Times New Roman"/>
          <w:b/>
          <w:bCs/>
          <w:sz w:val="28"/>
          <w:szCs w:val="28"/>
          <w:lang w:eastAsia="en-US"/>
        </w:rPr>
        <w:t xml:space="preserve">.0 </w:t>
      </w:r>
      <w:r w:rsidR="00C2294B" w:rsidRPr="00997F25">
        <w:rPr>
          <w:rFonts w:ascii="Times New Roman" w:eastAsia="Times New Roman" w:hAnsi="Times New Roman" w:cs="Times New Roman"/>
          <w:b/>
          <w:bCs/>
          <w:sz w:val="28"/>
          <w:szCs w:val="28"/>
          <w:lang w:eastAsia="en-US"/>
        </w:rPr>
        <w:t>Project Goals:</w:t>
      </w:r>
      <w:bookmarkEnd w:id="3"/>
    </w:p>
    <w:p w14:paraId="62F3A0E1" w14:textId="4A2E7E2C" w:rsidR="00C2294B" w:rsidRPr="00CC2FFC" w:rsidRDefault="005C1C30" w:rsidP="00F13400">
      <w:r w:rsidRPr="00CC2FFC">
        <w:t>The main goal of our project is to design and develop BCI system that will</w:t>
      </w:r>
      <w:r w:rsidR="00C2294B" w:rsidRPr="00CC2FFC">
        <w:t>:</w:t>
      </w:r>
    </w:p>
    <w:p w14:paraId="4C809DA3" w14:textId="6E2064C0" w:rsidR="00C2294B" w:rsidRPr="00CC2FFC" w:rsidRDefault="005C1C30" w:rsidP="00C2294B">
      <w:pPr>
        <w:pStyle w:val="ListParagraph"/>
        <w:numPr>
          <w:ilvl w:val="0"/>
          <w:numId w:val="1"/>
        </w:numPr>
      </w:pPr>
      <w:r w:rsidRPr="00CC2FFC">
        <w:t>E</w:t>
      </w:r>
      <w:r w:rsidR="00C2294B" w:rsidRPr="00CC2FFC">
        <w:t xml:space="preserve">stablish </w:t>
      </w:r>
      <w:r w:rsidR="00CF62A0" w:rsidRPr="00CC2FFC">
        <w:t>one-way</w:t>
      </w:r>
      <w:r w:rsidR="00C2294B" w:rsidRPr="00CC2FFC">
        <w:t xml:space="preserve"> communication from brain signals to </w:t>
      </w:r>
      <w:r w:rsidR="00DD662E" w:rsidRPr="00CC2FFC">
        <w:t>desktop application running on our laptop.</w:t>
      </w:r>
    </w:p>
    <w:p w14:paraId="585AA513" w14:textId="4E1BCFCC" w:rsidR="002475E2" w:rsidRPr="00CC2FFC" w:rsidRDefault="005C1C30" w:rsidP="002475E2">
      <w:pPr>
        <w:pStyle w:val="ListParagraph"/>
        <w:numPr>
          <w:ilvl w:val="0"/>
          <w:numId w:val="1"/>
        </w:numPr>
      </w:pPr>
      <w:r w:rsidRPr="00CC2FFC">
        <w:t>O</w:t>
      </w:r>
      <w:r w:rsidR="0074755A" w:rsidRPr="00CC2FFC">
        <w:t>pen up the communication</w:t>
      </w:r>
      <w:r w:rsidR="00DD662E" w:rsidRPr="00CC2FFC">
        <w:t xml:space="preserve"> between the </w:t>
      </w:r>
      <w:r w:rsidR="00F51712">
        <w:t>desktop application</w:t>
      </w:r>
      <w:r w:rsidR="00DD662E" w:rsidRPr="00CC2FFC">
        <w:t xml:space="preserve"> and the </w:t>
      </w:r>
      <w:r w:rsidR="00F51712">
        <w:t>Drone</w:t>
      </w:r>
      <w:r w:rsidR="00DD662E" w:rsidRPr="00CC2FFC">
        <w:t>.</w:t>
      </w:r>
    </w:p>
    <w:p w14:paraId="6BBEEC5D" w14:textId="0EAC36DA" w:rsidR="00DD662E" w:rsidRPr="00CC2FFC" w:rsidRDefault="005C1C30" w:rsidP="00DD662E">
      <w:pPr>
        <w:pStyle w:val="ListParagraph"/>
        <w:numPr>
          <w:ilvl w:val="0"/>
          <w:numId w:val="1"/>
        </w:numPr>
      </w:pPr>
      <w:r w:rsidRPr="00CC2FFC">
        <w:t>C</w:t>
      </w:r>
      <w:r w:rsidR="00DD662E" w:rsidRPr="00CC2FFC">
        <w:t>ontrol drone navigation in 3D space.</w:t>
      </w:r>
    </w:p>
    <w:p w14:paraId="340C05FD" w14:textId="5490CB5C" w:rsidR="002475E2" w:rsidRPr="00997F25" w:rsidRDefault="00D611EF" w:rsidP="00BE37E9">
      <w:pPr>
        <w:pStyle w:val="Heading1"/>
        <w:rPr>
          <w:rFonts w:ascii="Times New Roman" w:eastAsia="Times New Roman" w:hAnsi="Times New Roman" w:cs="Times New Roman"/>
          <w:b/>
          <w:bCs/>
          <w:sz w:val="28"/>
          <w:szCs w:val="28"/>
          <w:lang w:eastAsia="en-US"/>
        </w:rPr>
      </w:pPr>
      <w:bookmarkStart w:id="4" w:name="_Toc105778671"/>
      <w:r w:rsidRPr="00997F25">
        <w:rPr>
          <w:rFonts w:ascii="Times New Roman" w:eastAsia="Times New Roman" w:hAnsi="Times New Roman" w:cs="Times New Roman"/>
          <w:b/>
          <w:bCs/>
          <w:sz w:val="28"/>
          <w:szCs w:val="28"/>
          <w:lang w:eastAsia="en-US"/>
        </w:rPr>
        <w:t>5</w:t>
      </w:r>
      <w:r w:rsidR="0054320C" w:rsidRPr="00997F25">
        <w:rPr>
          <w:rFonts w:ascii="Times New Roman" w:eastAsia="Times New Roman" w:hAnsi="Times New Roman" w:cs="Times New Roman"/>
          <w:b/>
          <w:bCs/>
          <w:sz w:val="28"/>
          <w:szCs w:val="28"/>
          <w:lang w:eastAsia="en-US"/>
        </w:rPr>
        <w:t xml:space="preserve">.0 </w:t>
      </w:r>
      <w:r w:rsidR="002475E2" w:rsidRPr="00997F25">
        <w:rPr>
          <w:rFonts w:ascii="Times New Roman" w:eastAsia="Times New Roman" w:hAnsi="Times New Roman" w:cs="Times New Roman"/>
          <w:b/>
          <w:bCs/>
          <w:sz w:val="28"/>
          <w:szCs w:val="28"/>
          <w:lang w:eastAsia="en-US"/>
        </w:rPr>
        <w:t>Proposed Solution:</w:t>
      </w:r>
      <w:bookmarkEnd w:id="4"/>
    </w:p>
    <w:p w14:paraId="13A0D278" w14:textId="573A7FA2" w:rsidR="002475E2" w:rsidRPr="00CC2FFC" w:rsidRDefault="002475E2" w:rsidP="002475E2">
      <w:r w:rsidRPr="00CC2FFC">
        <w:t xml:space="preserve">We will be having a dedicated </w:t>
      </w:r>
      <w:r w:rsidR="00E85AB2" w:rsidRPr="00CC2FFC">
        <w:t>system</w:t>
      </w:r>
      <w:r w:rsidRPr="00CC2FFC">
        <w:t xml:space="preserve"> which will have the following specifications:</w:t>
      </w:r>
    </w:p>
    <w:p w14:paraId="479D38C1" w14:textId="258B1B99" w:rsidR="009A3095" w:rsidRPr="00CC2FFC" w:rsidRDefault="002475E2" w:rsidP="009A3095">
      <w:pPr>
        <w:pStyle w:val="ListParagraph"/>
        <w:numPr>
          <w:ilvl w:val="0"/>
          <w:numId w:val="9"/>
        </w:numPr>
      </w:pPr>
      <w:r w:rsidRPr="00CC2FFC">
        <w:t>Brain Signal acqui</w:t>
      </w:r>
      <w:r w:rsidR="00DB4688" w:rsidRPr="00CC2FFC">
        <w:t>sition using EEG headset</w:t>
      </w:r>
      <w:r w:rsidR="00787052" w:rsidRPr="00CC2FFC">
        <w:t xml:space="preserve"> and transfer them to computer</w:t>
      </w:r>
      <w:r w:rsidR="00ED5622" w:rsidRPr="00CC2FFC">
        <w:t>.</w:t>
      </w:r>
    </w:p>
    <w:p w14:paraId="40304FC5" w14:textId="5D7005F0" w:rsidR="009A3095" w:rsidRPr="00CC2FFC" w:rsidRDefault="00DB4688" w:rsidP="009A3095">
      <w:pPr>
        <w:pStyle w:val="ListParagraph"/>
        <w:numPr>
          <w:ilvl w:val="0"/>
          <w:numId w:val="9"/>
        </w:numPr>
      </w:pPr>
      <w:r w:rsidRPr="00CC2FFC">
        <w:t xml:space="preserve">Preprocessing these signals to </w:t>
      </w:r>
      <w:r w:rsidR="00ED5622" w:rsidRPr="00CC2FFC">
        <w:t>extract out such signals that are related to our specified directions.</w:t>
      </w:r>
    </w:p>
    <w:p w14:paraId="34810B29" w14:textId="7C3F4445" w:rsidR="009A3095" w:rsidRPr="00CC2FFC" w:rsidRDefault="00787052" w:rsidP="009A3095">
      <w:pPr>
        <w:pStyle w:val="ListParagraph"/>
        <w:numPr>
          <w:ilvl w:val="0"/>
          <w:numId w:val="9"/>
        </w:numPr>
      </w:pPr>
      <w:r w:rsidRPr="00CC2FFC">
        <w:t>Using those signals to build any Machine Learning model to g</w:t>
      </w:r>
      <w:r w:rsidR="00EE52DE">
        <w:t>enerate</w:t>
      </w:r>
      <w:r w:rsidRPr="00CC2FFC">
        <w:t xml:space="preserve"> input </w:t>
      </w:r>
      <w:r w:rsidR="00EE52DE">
        <w:t>for</w:t>
      </w:r>
      <w:r w:rsidRPr="00CC2FFC">
        <w:t xml:space="preserve"> drone</w:t>
      </w:r>
      <w:r w:rsidR="00ED5622" w:rsidRPr="00CC2FFC">
        <w:t>.</w:t>
      </w:r>
    </w:p>
    <w:p w14:paraId="3E588118" w14:textId="197BE817" w:rsidR="00DB4688" w:rsidRPr="00CC2FFC" w:rsidRDefault="00DB4688" w:rsidP="009A3095">
      <w:pPr>
        <w:pStyle w:val="ListParagraph"/>
        <w:numPr>
          <w:ilvl w:val="0"/>
          <w:numId w:val="9"/>
        </w:numPr>
      </w:pPr>
      <w:r w:rsidRPr="00CC2FFC">
        <w:t>Controlling the drone navigation using those generated inputs</w:t>
      </w:r>
      <w:r w:rsidR="00787052" w:rsidRPr="00CC2FFC">
        <w:t xml:space="preserve"> from our model via any </w:t>
      </w:r>
      <w:r w:rsidR="007A5DF7" w:rsidRPr="00CC2FFC">
        <w:t>Wi-Fi technology</w:t>
      </w:r>
      <w:r w:rsidR="00787052" w:rsidRPr="00CC2FFC">
        <w:t>.</w:t>
      </w:r>
    </w:p>
    <w:p w14:paraId="2204AF74" w14:textId="3E052F22" w:rsidR="001A7816" w:rsidRDefault="001A7816" w:rsidP="001A7816">
      <w:pPr>
        <w:pStyle w:val="Heading1"/>
        <w:rPr>
          <w:rFonts w:ascii="Times New Roman" w:eastAsia="Times New Roman" w:hAnsi="Times New Roman" w:cs="Times New Roman"/>
          <w:b/>
          <w:bCs/>
          <w:sz w:val="28"/>
          <w:szCs w:val="28"/>
          <w:lang w:eastAsia="en-US"/>
        </w:rPr>
      </w:pPr>
      <w:bookmarkStart w:id="5" w:name="_Toc105778672"/>
      <w:r w:rsidRPr="00997F25">
        <w:rPr>
          <w:rFonts w:ascii="Times New Roman" w:eastAsia="Times New Roman" w:hAnsi="Times New Roman" w:cs="Times New Roman"/>
          <w:b/>
          <w:bCs/>
          <w:sz w:val="28"/>
          <w:szCs w:val="28"/>
          <w:lang w:eastAsia="en-US"/>
        </w:rPr>
        <w:t xml:space="preserve">6.0 </w:t>
      </w:r>
      <w:r>
        <w:rPr>
          <w:rFonts w:ascii="Times New Roman" w:eastAsia="Times New Roman" w:hAnsi="Times New Roman" w:cs="Times New Roman"/>
          <w:b/>
          <w:bCs/>
          <w:sz w:val="28"/>
          <w:szCs w:val="28"/>
          <w:lang w:eastAsia="en-US"/>
        </w:rPr>
        <w:t>Dataset Discussion</w:t>
      </w:r>
      <w:r w:rsidRPr="00997F25">
        <w:rPr>
          <w:rFonts w:ascii="Times New Roman" w:eastAsia="Times New Roman" w:hAnsi="Times New Roman" w:cs="Times New Roman"/>
          <w:b/>
          <w:bCs/>
          <w:sz w:val="28"/>
          <w:szCs w:val="28"/>
          <w:lang w:eastAsia="en-US"/>
        </w:rPr>
        <w:t>:</w:t>
      </w:r>
      <w:bookmarkEnd w:id="5"/>
    </w:p>
    <w:p w14:paraId="28A6CC9F" w14:textId="41788A5E" w:rsidR="001A7816" w:rsidRPr="00274F14" w:rsidRDefault="00316A4E" w:rsidP="00274F14">
      <w:pPr>
        <w:rPr>
          <w:lang w:eastAsia="en-US"/>
        </w:rPr>
      </w:pPr>
      <w:r w:rsidRPr="00316A4E">
        <w:rPr>
          <w:lang w:eastAsia="en-US"/>
        </w:rPr>
        <w:t>Thirty healthy subjects (15 male, 15 females, aged 22–30 years, mean 26) are involved voluntarily in data recording phase. In the experimental environment, EEG signals will be captured by EEG headset in real time from user scalp and were processed simultaneously to generate control commands. All participants were instructed to avoid unnecessary movements during experiment. Each subject is asked to think of those six directions that we are implementing in our project and those signals are recorded one by one. Each direction signals are captured for 30 seconds meaning for every direction we have 30 signals for single direction from every subject. Approximately 07-09 minutes are required to acquire signals from one subject. That means the whole process of dataset collection will take 3.5-5.0 hours in total. A written consent will be taken from all volunteers as per good clinical practices (GCP) certification suggestions. This work will have the approval by Computer Science department of Sukkur IBA University.</w:t>
      </w:r>
    </w:p>
    <w:p w14:paraId="6593542B" w14:textId="12A54AA9" w:rsidR="001D30A9" w:rsidRPr="00BE37E9" w:rsidRDefault="0000677D" w:rsidP="00BE37E9">
      <w:pPr>
        <w:pStyle w:val="Heading1"/>
        <w:rPr>
          <w:rFonts w:eastAsia="Times New Roman"/>
          <w:b/>
          <w:bCs/>
          <w:lang w:eastAsia="en-US"/>
        </w:rPr>
      </w:pPr>
      <w:bookmarkStart w:id="6" w:name="_Toc105778673"/>
      <w:bookmarkStart w:id="7" w:name="_Hlk105779158"/>
      <w:r>
        <w:rPr>
          <w:rFonts w:ascii="Times New Roman" w:eastAsia="Times New Roman" w:hAnsi="Times New Roman" w:cs="Times New Roman"/>
          <w:b/>
          <w:bCs/>
          <w:sz w:val="28"/>
          <w:szCs w:val="28"/>
          <w:lang w:eastAsia="en-US"/>
        </w:rPr>
        <w:t>7</w:t>
      </w:r>
      <w:r w:rsidR="0054320C" w:rsidRPr="00997F25">
        <w:rPr>
          <w:rFonts w:ascii="Times New Roman" w:eastAsia="Times New Roman" w:hAnsi="Times New Roman" w:cs="Times New Roman"/>
          <w:b/>
          <w:bCs/>
          <w:sz w:val="28"/>
          <w:szCs w:val="28"/>
          <w:lang w:eastAsia="en-US"/>
        </w:rPr>
        <w:t xml:space="preserve">.0 </w:t>
      </w:r>
      <w:r w:rsidR="006763E1" w:rsidRPr="00997F25">
        <w:rPr>
          <w:rFonts w:ascii="Times New Roman" w:eastAsia="Times New Roman" w:hAnsi="Times New Roman" w:cs="Times New Roman"/>
          <w:b/>
          <w:bCs/>
          <w:sz w:val="28"/>
          <w:szCs w:val="28"/>
          <w:lang w:eastAsia="en-US"/>
        </w:rPr>
        <w:t xml:space="preserve">System </w:t>
      </w:r>
      <w:r w:rsidR="001D30A9" w:rsidRPr="00997F25">
        <w:rPr>
          <w:rFonts w:ascii="Times New Roman" w:eastAsia="Times New Roman" w:hAnsi="Times New Roman" w:cs="Times New Roman"/>
          <w:b/>
          <w:bCs/>
          <w:sz w:val="28"/>
          <w:szCs w:val="28"/>
          <w:lang w:eastAsia="en-US"/>
        </w:rPr>
        <w:t>Architecture:</w:t>
      </w:r>
      <w:bookmarkEnd w:id="6"/>
    </w:p>
    <w:p w14:paraId="32F10540" w14:textId="624D2C00" w:rsidR="00B10052" w:rsidRPr="00CC2FFC" w:rsidRDefault="00F55919" w:rsidP="00274F14">
      <w:r w:rsidRPr="00CC2FFC">
        <w:t xml:space="preserve">The proposed system will have the following architecture: starting with the headset, </w:t>
      </w:r>
      <w:r w:rsidR="00491078">
        <w:t>OpenBCI</w:t>
      </w:r>
      <w:r w:rsidR="002F2383">
        <w:t>,</w:t>
      </w:r>
      <w:r w:rsidRPr="00CC2FFC">
        <w:t xml:space="preserve"> will be used for brain signal acquisition from subject’s mind</w:t>
      </w:r>
      <w:r w:rsidR="00034E98">
        <w:t xml:space="preserve"> via</w:t>
      </w:r>
      <w:r w:rsidRPr="00CC2FFC">
        <w:t xml:space="preserve"> scalp</w:t>
      </w:r>
      <w:r w:rsidR="002667F4" w:rsidRPr="00CC2FFC">
        <w:t xml:space="preserve"> from different channel locations </w:t>
      </w:r>
      <w:r w:rsidR="00D611EF" w:rsidRPr="00CC2FFC">
        <w:t>as</w:t>
      </w:r>
      <w:r w:rsidR="002667F4" w:rsidRPr="00CC2FFC">
        <w:t xml:space="preserve"> shown i</w:t>
      </w:r>
      <w:r w:rsidR="00034E98">
        <w:t>n</w:t>
      </w:r>
      <w:r w:rsidR="002667F4" w:rsidRPr="00CC2FFC">
        <w:t xml:space="preserve"> </w:t>
      </w:r>
      <w:r w:rsidR="00D611EF" w:rsidRPr="00CC2FFC">
        <w:fldChar w:fldCharType="begin"/>
      </w:r>
      <w:r w:rsidR="00D611EF" w:rsidRPr="00CC2FFC">
        <w:instrText xml:space="preserve"> REF _Ref101818692 \h </w:instrText>
      </w:r>
      <w:r w:rsidR="00D611EF" w:rsidRPr="00CC2FFC">
        <w:fldChar w:fldCharType="separate"/>
      </w:r>
      <w:r w:rsidR="00E56469" w:rsidRPr="00CC2FFC">
        <w:t xml:space="preserve">Figure </w:t>
      </w:r>
      <w:r w:rsidR="00E56469">
        <w:rPr>
          <w:noProof/>
        </w:rPr>
        <w:t>1</w:t>
      </w:r>
      <w:r w:rsidR="00D611EF" w:rsidRPr="00CC2FFC">
        <w:fldChar w:fldCharType="end"/>
      </w:r>
      <w:r w:rsidR="00D611EF" w:rsidRPr="00CC2FFC">
        <w:t xml:space="preserve"> </w:t>
      </w:r>
      <w:r w:rsidRPr="00CC2FFC">
        <w:t xml:space="preserve">and will be transferred to computer via Bluetooth. The signal will be received by the </w:t>
      </w:r>
      <w:r w:rsidR="002F2383">
        <w:t>OpenBCI-GUI</w:t>
      </w:r>
      <w:r w:rsidR="00491078">
        <w:t xml:space="preserve"> that</w:t>
      </w:r>
      <w:r w:rsidR="001F6944" w:rsidRPr="00CC2FFC">
        <w:t xml:space="preserve"> </w:t>
      </w:r>
      <w:r w:rsidR="0073404E" w:rsidRPr="00CC2FFC">
        <w:t>allows you to view your EEG data, interpret your results and creates a window into your brain like never before. We will build a desktop</w:t>
      </w:r>
      <w:r w:rsidR="002C7536" w:rsidRPr="00CC2FFC">
        <w:t xml:space="preserve"> application in C#</w:t>
      </w:r>
      <w:r w:rsidR="0073404E" w:rsidRPr="00CC2FFC">
        <w:t xml:space="preserve"> that will act as </w:t>
      </w:r>
      <w:r w:rsidR="00CF62A0" w:rsidRPr="00CC2FFC">
        <w:t>intermediator</w:t>
      </w:r>
      <w:r w:rsidR="0073404E" w:rsidRPr="00CC2FFC">
        <w:t xml:space="preserve"> between brain and drone. This application will be accountable for </w:t>
      </w:r>
      <w:r w:rsidR="0073404E" w:rsidRPr="00CC2FFC">
        <w:lastRenderedPageBreak/>
        <w:t xml:space="preserve">receiving raw signals from </w:t>
      </w:r>
      <w:r w:rsidR="002F2383">
        <w:t>OpenBCI</w:t>
      </w:r>
      <w:r w:rsidR="0073404E" w:rsidRPr="00CC2FFC">
        <w:t xml:space="preserve"> software, applying preprocessing on the signals</w:t>
      </w:r>
      <w:r w:rsidR="00D70E50" w:rsidRPr="00CC2FFC">
        <w:t xml:space="preserve"> and will use </w:t>
      </w:r>
      <w:r w:rsidR="00274F14" w:rsidRPr="00CC2FFC">
        <w:rPr>
          <w:noProof/>
        </w:rPr>
        <w:drawing>
          <wp:anchor distT="0" distB="0" distL="114300" distR="114300" simplePos="0" relativeHeight="251667456" behindDoc="0" locked="0" layoutInCell="1" allowOverlap="1" wp14:anchorId="28A79675" wp14:editId="75FC120B">
            <wp:simplePos x="0" y="0"/>
            <wp:positionH relativeFrom="margin">
              <wp:align>center</wp:align>
            </wp:positionH>
            <wp:positionV relativeFrom="paragraph">
              <wp:posOffset>985520</wp:posOffset>
            </wp:positionV>
            <wp:extent cx="1752600" cy="1691203"/>
            <wp:effectExtent l="0" t="0" r="0" b="444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752600" cy="1691203"/>
                    </a:xfrm>
                    <a:prstGeom prst="rect">
                      <a:avLst/>
                    </a:prstGeom>
                  </pic:spPr>
                </pic:pic>
              </a:graphicData>
            </a:graphic>
          </wp:anchor>
        </w:drawing>
      </w:r>
      <w:r w:rsidR="00D70E50" w:rsidRPr="00CC2FFC">
        <w:t xml:space="preserve">ML model for signal classification. </w:t>
      </w:r>
    </w:p>
    <w:p w14:paraId="1554FA30" w14:textId="4A5483C8" w:rsidR="00B10052" w:rsidRPr="00CC2FFC" w:rsidRDefault="003440DB" w:rsidP="003440DB">
      <w:pPr>
        <w:pStyle w:val="Caption"/>
        <w:ind w:left="2160"/>
      </w:pPr>
      <w:bookmarkStart w:id="8" w:name="_Ref101818692"/>
      <w:r w:rsidRPr="00CC2FFC">
        <w:t xml:space="preserve">       </w:t>
      </w:r>
      <w:r w:rsidR="00B10052" w:rsidRPr="00CC2FFC">
        <w:t xml:space="preserve">Figure </w:t>
      </w:r>
      <w:fldSimple w:instr=" SEQ Figure \* ARABIC ">
        <w:r w:rsidR="002C0619">
          <w:rPr>
            <w:noProof/>
          </w:rPr>
          <w:t>1</w:t>
        </w:r>
      </w:fldSimple>
      <w:bookmarkEnd w:id="8"/>
      <w:r w:rsidR="002667F4" w:rsidRPr="00CC2FFC">
        <w:rPr>
          <w:noProof/>
        </w:rPr>
        <w:t xml:space="preserve"> </w:t>
      </w:r>
      <w:r w:rsidR="00B10052" w:rsidRPr="00CC2FFC">
        <w:t>Location of the sixtee</w:t>
      </w:r>
      <w:r w:rsidR="001A7816">
        <w:t>n</w:t>
      </w:r>
      <w:r w:rsidR="00B10052" w:rsidRPr="00CC2FFC">
        <w:t xml:space="preserve"> channels by </w:t>
      </w:r>
      <w:r w:rsidR="001A7816">
        <w:t>OpenBCI</w:t>
      </w:r>
    </w:p>
    <w:p w14:paraId="2CE2EDBE" w14:textId="77777777" w:rsidR="003F14BE" w:rsidRPr="00CC2FFC" w:rsidRDefault="003F14BE" w:rsidP="009A3095"/>
    <w:p w14:paraId="14766D8B" w14:textId="6B422574" w:rsidR="002667F4" w:rsidRPr="00CC2FFC" w:rsidRDefault="007C60E9" w:rsidP="009A3095">
      <w:r w:rsidRPr="00CC2FFC">
        <w:t>The ML model is the "object" that remains after a machine learning algorithm is applied to training data, and it contains the rules, numbers, and other algorithm-specific data structures that are required to create predictions.</w:t>
      </w:r>
      <w:r w:rsidR="00D70E50" w:rsidRPr="00CC2FFC">
        <w:t xml:space="preserve"> </w:t>
      </w:r>
      <w:r w:rsidR="005532B9" w:rsidRPr="00CC2FFC">
        <w:t xml:space="preserve">The desktop application will generate an </w:t>
      </w:r>
      <w:r w:rsidR="00851BC1" w:rsidRPr="00CC2FFC">
        <w:t>output command</w:t>
      </w:r>
      <w:r w:rsidR="00E279AC" w:rsidRPr="00CC2FFC">
        <w:t xml:space="preserve"> that will act as an input for the drone and these signals will be transferred to drone via wi-fi</w:t>
      </w:r>
      <w:r w:rsidR="00B64854" w:rsidRPr="00CC2FFC">
        <w:t>. The drone we will be using is Tello EDU. The Drone is programmed in python and can be attached to desktop, laptop or remote controller using the Wi-Fi technology.</w:t>
      </w:r>
      <w:r w:rsidR="00171D0F">
        <w:t xml:space="preserve"> The proposed system architecture</w:t>
      </w:r>
      <w:r w:rsidR="00B64854" w:rsidRPr="00CC2FFC">
        <w:t xml:space="preserve"> </w:t>
      </w:r>
      <w:r w:rsidR="00171D0F">
        <w:t xml:space="preserve">is shown in </w:t>
      </w:r>
      <w:r w:rsidR="00171D0F">
        <w:fldChar w:fldCharType="begin"/>
      </w:r>
      <w:r w:rsidR="00171D0F">
        <w:instrText xml:space="preserve"> REF _Ref101928292 \h </w:instrText>
      </w:r>
      <w:r w:rsidR="00171D0F">
        <w:fldChar w:fldCharType="separate"/>
      </w:r>
      <w:r w:rsidR="00E56469">
        <w:t xml:space="preserve">Figure </w:t>
      </w:r>
      <w:r w:rsidR="00E56469">
        <w:rPr>
          <w:noProof/>
        </w:rPr>
        <w:t>2</w:t>
      </w:r>
      <w:r w:rsidR="00171D0F">
        <w:fldChar w:fldCharType="end"/>
      </w:r>
      <w:r w:rsidR="00171D0F">
        <w:t>.</w:t>
      </w:r>
    </w:p>
    <w:p w14:paraId="27B13751" w14:textId="1D13D046" w:rsidR="003513BA" w:rsidRPr="00CC2FFC" w:rsidRDefault="00274F14" w:rsidP="009A3095">
      <w:r w:rsidRPr="00CC2FFC">
        <w:rPr>
          <w:noProof/>
        </w:rPr>
        <w:drawing>
          <wp:anchor distT="0" distB="0" distL="114300" distR="114300" simplePos="0" relativeHeight="251660288" behindDoc="0" locked="0" layoutInCell="1" allowOverlap="1" wp14:anchorId="1CF21AB6" wp14:editId="40AE3FC4">
            <wp:simplePos x="0" y="0"/>
            <wp:positionH relativeFrom="margin">
              <wp:align>left</wp:align>
            </wp:positionH>
            <wp:positionV relativeFrom="paragraph">
              <wp:posOffset>266700</wp:posOffset>
            </wp:positionV>
            <wp:extent cx="6066155" cy="272415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66155" cy="27241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F14BE" w:rsidRPr="00CC2FFC">
        <w:rPr>
          <w:noProof/>
        </w:rPr>
        <mc:AlternateContent>
          <mc:Choice Requires="wps">
            <w:drawing>
              <wp:anchor distT="0" distB="0" distL="114300" distR="114300" simplePos="0" relativeHeight="251662336" behindDoc="0" locked="0" layoutInCell="1" allowOverlap="1" wp14:anchorId="6D111D0E" wp14:editId="4144D561">
                <wp:simplePos x="0" y="0"/>
                <wp:positionH relativeFrom="page">
                  <wp:posOffset>1087917</wp:posOffset>
                </wp:positionH>
                <wp:positionV relativeFrom="paragraph">
                  <wp:posOffset>3240789</wp:posOffset>
                </wp:positionV>
                <wp:extent cx="6067425" cy="635"/>
                <wp:effectExtent l="0" t="0" r="9525" b="8255"/>
                <wp:wrapTopAndBottom/>
                <wp:docPr id="6" name="Text Box 6"/>
                <wp:cNvGraphicFramePr/>
                <a:graphic xmlns:a="http://schemas.openxmlformats.org/drawingml/2006/main">
                  <a:graphicData uri="http://schemas.microsoft.com/office/word/2010/wordprocessingShape">
                    <wps:wsp>
                      <wps:cNvSpPr txBox="1"/>
                      <wps:spPr>
                        <a:xfrm>
                          <a:off x="0" y="0"/>
                          <a:ext cx="6067425" cy="635"/>
                        </a:xfrm>
                        <a:prstGeom prst="rect">
                          <a:avLst/>
                        </a:prstGeom>
                        <a:solidFill>
                          <a:prstClr val="white"/>
                        </a:solidFill>
                        <a:ln>
                          <a:noFill/>
                        </a:ln>
                      </wps:spPr>
                      <wps:txbx>
                        <w:txbxContent>
                          <w:p w14:paraId="66753D15" w14:textId="1C9AF6F9" w:rsidR="00B10052" w:rsidRPr="00F14BD5" w:rsidRDefault="00B10052" w:rsidP="002667F4">
                            <w:pPr>
                              <w:pStyle w:val="Caption"/>
                              <w:ind w:left="2160" w:firstLine="720"/>
                              <w:rPr>
                                <w:rFonts w:cstheme="minorHAnsi"/>
                                <w:noProof/>
                                <w:sz w:val="24"/>
                                <w:szCs w:val="24"/>
                              </w:rPr>
                            </w:pPr>
                            <w:bookmarkStart w:id="9" w:name="_Ref101928292"/>
                            <w:r>
                              <w:t xml:space="preserve">Figure </w:t>
                            </w:r>
                            <w:fldSimple w:instr=" SEQ Figure \* ARABIC ">
                              <w:r w:rsidR="002C0619">
                                <w:rPr>
                                  <w:noProof/>
                                </w:rPr>
                                <w:t>2</w:t>
                              </w:r>
                            </w:fldSimple>
                            <w:bookmarkEnd w:id="9"/>
                            <w:r>
                              <w:t xml:space="preserve"> Proposed System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D111D0E" id="_x0000_t202" coordsize="21600,21600" o:spt="202" path="m,l,21600r21600,l21600,xe">
                <v:stroke joinstyle="miter"/>
                <v:path gradientshapeok="t" o:connecttype="rect"/>
              </v:shapetype>
              <v:shape id="Text Box 6" o:spid="_x0000_s1026" type="#_x0000_t202" style="position:absolute;left:0;text-align:left;margin-left:85.65pt;margin-top:255.2pt;width:477.75pt;height:.05pt;z-index:251662336;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" stroked="f">
                <v:textbox style="mso-fit-shape-to-text:t" inset="0,0,0,0">
                  <w:txbxContent>
                    <w:p w14:paraId="66753D15" w14:textId="1C9AF6F9" w:rsidR="00B10052" w:rsidRPr="00F14BD5" w:rsidRDefault="00B10052" w:rsidP="002667F4">
                      <w:pPr>
                        <w:pStyle w:val="Caption"/>
                        <w:ind w:left="2160" w:firstLine="720"/>
                        <w:rPr>
                          <w:rFonts w:cstheme="minorHAnsi"/>
                          <w:noProof/>
                          <w:sz w:val="24"/>
                          <w:szCs w:val="24"/>
                        </w:rPr>
                      </w:pPr>
                      <w:bookmarkStart w:id="10" w:name="_Ref101928292"/>
                      <w:r>
                        <w:t xml:space="preserve">Figure </w:t>
                      </w:r>
                      <w:fldSimple w:instr=" SEQ Figure \* ARABIC ">
                        <w:r w:rsidR="002C0619">
                          <w:rPr>
                            <w:noProof/>
                          </w:rPr>
                          <w:t>2</w:t>
                        </w:r>
                      </w:fldSimple>
                      <w:bookmarkEnd w:id="10"/>
                      <w:r>
                        <w:t xml:space="preserve"> Proposed System Architecture</w:t>
                      </w:r>
                    </w:p>
                  </w:txbxContent>
                </v:textbox>
                <w10:wrap type="topAndBottom" anchorx="page"/>
              </v:shape>
            </w:pict>
          </mc:Fallback>
        </mc:AlternateContent>
      </w:r>
    </w:p>
    <w:p w14:paraId="70C86B51" w14:textId="3A7C3BA1" w:rsidR="00185DBC" w:rsidRPr="00BE37E9" w:rsidRDefault="00D611EF" w:rsidP="00BE37E9">
      <w:pPr>
        <w:pStyle w:val="Heading1"/>
        <w:rPr>
          <w:rFonts w:eastAsia="Times New Roman"/>
          <w:b/>
          <w:bCs/>
          <w:lang w:eastAsia="en-US"/>
        </w:rPr>
      </w:pPr>
      <w:bookmarkStart w:id="11" w:name="_Hlk101133815"/>
      <w:bookmarkStart w:id="12" w:name="_Toc105778674"/>
      <w:bookmarkEnd w:id="7"/>
      <w:r w:rsidRPr="00997F25">
        <w:rPr>
          <w:rFonts w:ascii="Times New Roman" w:eastAsia="Times New Roman" w:hAnsi="Times New Roman" w:cs="Times New Roman"/>
          <w:b/>
          <w:bCs/>
          <w:sz w:val="28"/>
          <w:szCs w:val="28"/>
          <w:lang w:eastAsia="en-US"/>
        </w:rPr>
        <w:t>7</w:t>
      </w:r>
      <w:r w:rsidR="001D30A9" w:rsidRPr="00997F25">
        <w:rPr>
          <w:rFonts w:ascii="Times New Roman" w:eastAsia="Times New Roman" w:hAnsi="Times New Roman" w:cs="Times New Roman"/>
          <w:b/>
          <w:bCs/>
          <w:sz w:val="28"/>
          <w:szCs w:val="28"/>
          <w:lang w:eastAsia="en-US"/>
        </w:rPr>
        <w:t xml:space="preserve">.0 </w:t>
      </w:r>
      <w:bookmarkEnd w:id="11"/>
      <w:r w:rsidR="002475F6" w:rsidRPr="00997F25">
        <w:rPr>
          <w:rFonts w:ascii="Times New Roman" w:eastAsia="Times New Roman" w:hAnsi="Times New Roman" w:cs="Times New Roman"/>
          <w:b/>
          <w:bCs/>
          <w:sz w:val="28"/>
          <w:szCs w:val="28"/>
          <w:lang w:eastAsia="en-US"/>
        </w:rPr>
        <w:t xml:space="preserve">Project </w:t>
      </w:r>
      <w:r w:rsidR="004120DC" w:rsidRPr="00997F25">
        <w:rPr>
          <w:rFonts w:ascii="Times New Roman" w:eastAsia="Times New Roman" w:hAnsi="Times New Roman" w:cs="Times New Roman"/>
          <w:b/>
          <w:bCs/>
          <w:sz w:val="28"/>
          <w:szCs w:val="28"/>
          <w:lang w:eastAsia="en-US"/>
        </w:rPr>
        <w:t>hardware</w:t>
      </w:r>
      <w:r w:rsidR="0044139A" w:rsidRPr="00997F25">
        <w:rPr>
          <w:rFonts w:ascii="Times New Roman" w:eastAsia="Times New Roman" w:hAnsi="Times New Roman" w:cs="Times New Roman"/>
          <w:b/>
          <w:bCs/>
          <w:sz w:val="28"/>
          <w:szCs w:val="28"/>
          <w:lang w:eastAsia="en-US"/>
        </w:rPr>
        <w:t xml:space="preserve"> and software</w:t>
      </w:r>
      <w:r w:rsidR="00271FF3" w:rsidRPr="00997F25">
        <w:rPr>
          <w:rFonts w:ascii="Times New Roman" w:eastAsia="Times New Roman" w:hAnsi="Times New Roman" w:cs="Times New Roman"/>
          <w:b/>
          <w:bCs/>
          <w:sz w:val="28"/>
          <w:szCs w:val="28"/>
          <w:lang w:eastAsia="en-US"/>
        </w:rPr>
        <w:t xml:space="preserve"> tools</w:t>
      </w:r>
      <w:r w:rsidR="00185DBC" w:rsidRPr="00997F25">
        <w:rPr>
          <w:rFonts w:ascii="Times New Roman" w:eastAsia="Times New Roman" w:hAnsi="Times New Roman" w:cs="Times New Roman"/>
          <w:b/>
          <w:bCs/>
          <w:sz w:val="28"/>
          <w:szCs w:val="28"/>
          <w:lang w:eastAsia="en-US"/>
        </w:rPr>
        <w:t>:</w:t>
      </w:r>
      <w:bookmarkEnd w:id="12"/>
    </w:p>
    <w:p w14:paraId="1B38D815" w14:textId="6A4DF6F1" w:rsidR="00787052" w:rsidRPr="00CC2FFC" w:rsidRDefault="00185DBC" w:rsidP="004120DC">
      <w:r w:rsidRPr="00CC2FFC">
        <w:t>Following devices will be used in our project</w:t>
      </w:r>
      <w:r w:rsidR="004120DC" w:rsidRPr="00CC2FFC">
        <w:t>, which will be provided by the institution</w:t>
      </w:r>
      <w:r w:rsidRPr="00CC2FFC">
        <w:t>:</w:t>
      </w:r>
    </w:p>
    <w:p w14:paraId="1519010E" w14:textId="23521600" w:rsidR="00185DBC" w:rsidRPr="00CC2FFC" w:rsidRDefault="001A7816" w:rsidP="00185DBC">
      <w:pPr>
        <w:pStyle w:val="ListParagraph"/>
        <w:numPr>
          <w:ilvl w:val="0"/>
          <w:numId w:val="4"/>
        </w:numPr>
      </w:pPr>
      <w:r>
        <w:t>OpenBCI</w:t>
      </w:r>
      <w:r w:rsidR="00185DBC" w:rsidRPr="00CC2FFC">
        <w:t xml:space="preserve"> EEG Headset</w:t>
      </w:r>
      <w:r w:rsidR="00171D0F">
        <w:t xml:space="preserve"> shown in </w:t>
      </w:r>
      <w:r w:rsidR="00171D0F">
        <w:fldChar w:fldCharType="begin"/>
      </w:r>
      <w:r w:rsidR="00171D0F">
        <w:instrText xml:space="preserve"> REF _Ref101928321 \h </w:instrText>
      </w:r>
      <w:r w:rsidR="00171D0F">
        <w:fldChar w:fldCharType="separate"/>
      </w:r>
      <w:r w:rsidR="00E56469">
        <w:t xml:space="preserve">Figure </w:t>
      </w:r>
      <w:r w:rsidR="00E56469">
        <w:rPr>
          <w:noProof/>
        </w:rPr>
        <w:t>3</w:t>
      </w:r>
      <w:r w:rsidR="00171D0F">
        <w:fldChar w:fldCharType="end"/>
      </w:r>
      <w:r w:rsidR="00171D0F">
        <w:t>.</w:t>
      </w:r>
    </w:p>
    <w:p w14:paraId="181A777A" w14:textId="24323CF8" w:rsidR="00DB3F63" w:rsidRPr="00CC2FFC" w:rsidRDefault="002C0619" w:rsidP="00DB3F63">
      <w:r>
        <w:rPr>
          <w:noProof/>
        </w:rPr>
        <w:lastRenderedPageBreak/>
        <mc:AlternateContent>
          <mc:Choice Requires="wps">
            <w:drawing>
              <wp:anchor distT="0" distB="0" distL="114300" distR="114300" simplePos="0" relativeHeight="251671552" behindDoc="0" locked="0" layoutInCell="1" allowOverlap="1" wp14:anchorId="3659AFA4" wp14:editId="192101F2">
                <wp:simplePos x="0" y="0"/>
                <wp:positionH relativeFrom="column">
                  <wp:posOffset>2190750</wp:posOffset>
                </wp:positionH>
                <wp:positionV relativeFrom="paragraph">
                  <wp:posOffset>1985010</wp:posOffset>
                </wp:positionV>
                <wp:extent cx="1724025" cy="228600"/>
                <wp:effectExtent l="0" t="0" r="9525" b="0"/>
                <wp:wrapTopAndBottom/>
                <wp:docPr id="1" name="Text Box 1"/>
                <wp:cNvGraphicFramePr/>
                <a:graphic xmlns:a="http://schemas.openxmlformats.org/drawingml/2006/main">
                  <a:graphicData uri="http://schemas.microsoft.com/office/word/2010/wordprocessingShape">
                    <wps:wsp>
                      <wps:cNvSpPr txBox="1"/>
                      <wps:spPr>
                        <a:xfrm>
                          <a:off x="0" y="0"/>
                          <a:ext cx="1724025" cy="228600"/>
                        </a:xfrm>
                        <a:prstGeom prst="rect">
                          <a:avLst/>
                        </a:prstGeom>
                        <a:solidFill>
                          <a:prstClr val="white"/>
                        </a:solidFill>
                        <a:ln>
                          <a:noFill/>
                        </a:ln>
                      </wps:spPr>
                      <wps:txbx>
                        <w:txbxContent>
                          <w:p w14:paraId="1F9B4EFF" w14:textId="7FA62140" w:rsidR="002C0619" w:rsidRPr="001B4A8F" w:rsidRDefault="002C0619" w:rsidP="002C0619">
                            <w:pPr>
                              <w:pStyle w:val="Caption"/>
                              <w:rPr>
                                <w:noProof/>
                                <w:sz w:val="24"/>
                                <w:szCs w:val="24"/>
                              </w:rPr>
                            </w:pPr>
                            <w:r>
                              <w:t xml:space="preserve">Figure </w:t>
                            </w:r>
                            <w:fldSimple w:instr=" SEQ Figure \* ARABIC ">
                              <w:r>
                                <w:rPr>
                                  <w:noProof/>
                                </w:rPr>
                                <w:t>3</w:t>
                              </w:r>
                            </w:fldSimple>
                            <w:r>
                              <w:t xml:space="preserve"> OpenBCI headse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59AFA4" id="Text Box 1" o:spid="_x0000_s1027" type="#_x0000_t202" style="position:absolute;left:0;text-align:left;margin-left:172.5pt;margin-top:156.3pt;width:135.75pt;height:1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" stroked="f">
                <v:textbox inset="0,0,0,0">
                  <w:txbxContent>
                    <w:p w14:paraId="1F9B4EFF" w14:textId="7FA62140" w:rsidR="002C0619" w:rsidRPr="001B4A8F" w:rsidRDefault="002C0619" w:rsidP="002C0619">
                      <w:pPr>
                        <w:pStyle w:val="Caption"/>
                        <w:rPr>
                          <w:noProof/>
                          <w:sz w:val="24"/>
                          <w:szCs w:val="24"/>
                        </w:rPr>
                      </w:pPr>
                      <w:r>
                        <w:t xml:space="preserve">Figure </w:t>
                      </w:r>
                      <w:fldSimple w:instr=" SEQ Figure \* ARABIC ">
                        <w:r>
                          <w:rPr>
                            <w:noProof/>
                          </w:rPr>
                          <w:t>3</w:t>
                        </w:r>
                      </w:fldSimple>
                      <w:r>
                        <w:t xml:space="preserve"> OpenBCI headset</w:t>
                      </w:r>
                    </w:p>
                  </w:txbxContent>
                </v:textbox>
                <w10:wrap type="topAndBottom"/>
              </v:shape>
            </w:pict>
          </mc:Fallback>
        </mc:AlternateContent>
      </w:r>
      <w:r>
        <w:rPr>
          <w:noProof/>
        </w:rPr>
        <w:drawing>
          <wp:anchor distT="0" distB="0" distL="114300" distR="114300" simplePos="0" relativeHeight="251669504" behindDoc="0" locked="0" layoutInCell="1" allowOverlap="1" wp14:anchorId="186A7759" wp14:editId="35DC7298">
            <wp:simplePos x="0" y="0"/>
            <wp:positionH relativeFrom="margin">
              <wp:posOffset>2190750</wp:posOffset>
            </wp:positionH>
            <wp:positionV relativeFrom="paragraph">
              <wp:posOffset>213360</wp:posOffset>
            </wp:positionV>
            <wp:extent cx="1714500" cy="171450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14500" cy="17145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558F701" w14:textId="19637352" w:rsidR="000103B7" w:rsidRPr="00CC2FFC" w:rsidRDefault="000103B7" w:rsidP="00CC11D2"/>
    <w:p w14:paraId="68F2B5A7" w14:textId="2F0251FA" w:rsidR="00D611EF" w:rsidRPr="00CC2FFC" w:rsidRDefault="00BA5F63" w:rsidP="00DB3F63">
      <w:pPr>
        <w:pStyle w:val="ListParagraph"/>
        <w:numPr>
          <w:ilvl w:val="0"/>
          <w:numId w:val="4"/>
        </w:numPr>
      </w:pPr>
      <w:r w:rsidRPr="00CC2FFC">
        <w:t xml:space="preserve">Tello EDU </w:t>
      </w:r>
      <w:r w:rsidR="00185DBC" w:rsidRPr="00CC2FFC">
        <w:t>Drone</w:t>
      </w:r>
      <w:r w:rsidR="00171D0F">
        <w:t xml:space="preserve"> shown in </w:t>
      </w:r>
      <w:r w:rsidR="00171D0F">
        <w:fldChar w:fldCharType="begin"/>
      </w:r>
      <w:r w:rsidR="00171D0F">
        <w:instrText xml:space="preserve"> REF _Ref101928336 \h </w:instrText>
      </w:r>
      <w:r w:rsidR="00171D0F">
        <w:fldChar w:fldCharType="separate"/>
      </w:r>
      <w:r w:rsidR="00E56469">
        <w:t xml:space="preserve">Figure </w:t>
      </w:r>
      <w:r w:rsidR="00E56469">
        <w:rPr>
          <w:noProof/>
        </w:rPr>
        <w:t>4</w:t>
      </w:r>
      <w:r w:rsidR="00171D0F">
        <w:fldChar w:fldCharType="end"/>
      </w:r>
      <w:r w:rsidR="00171D0F">
        <w:t>.</w:t>
      </w:r>
    </w:p>
    <w:p w14:paraId="0884D76A" w14:textId="675C9C8B" w:rsidR="00DB3F63" w:rsidRPr="00CC2FFC" w:rsidRDefault="00DB3F63" w:rsidP="00DB3F63">
      <w:pPr>
        <w:pStyle w:val="ListParagraph"/>
      </w:pPr>
      <w:r w:rsidRPr="00CC2FFC">
        <w:rPr>
          <w:noProof/>
        </w:rPr>
        <mc:AlternateContent>
          <mc:Choice Requires="wps">
            <w:drawing>
              <wp:anchor distT="0" distB="0" distL="114300" distR="114300" simplePos="0" relativeHeight="251666432" behindDoc="0" locked="0" layoutInCell="1" allowOverlap="1" wp14:anchorId="22CD9A0E" wp14:editId="7A330C7B">
                <wp:simplePos x="0" y="0"/>
                <wp:positionH relativeFrom="column">
                  <wp:posOffset>1436251</wp:posOffset>
                </wp:positionH>
                <wp:positionV relativeFrom="paragraph">
                  <wp:posOffset>1882775</wp:posOffset>
                </wp:positionV>
                <wp:extent cx="2552700" cy="165100"/>
                <wp:effectExtent l="0" t="0" r="0" b="6350"/>
                <wp:wrapTopAndBottom/>
                <wp:docPr id="8" name="Text Box 8"/>
                <wp:cNvGraphicFramePr/>
                <a:graphic xmlns:a="http://schemas.openxmlformats.org/drawingml/2006/main">
                  <a:graphicData uri="http://schemas.microsoft.com/office/word/2010/wordprocessingShape">
                    <wps:wsp>
                      <wps:cNvSpPr txBox="1"/>
                      <wps:spPr>
                        <a:xfrm>
                          <a:off x="0" y="0"/>
                          <a:ext cx="2552700" cy="165100"/>
                        </a:xfrm>
                        <a:prstGeom prst="rect">
                          <a:avLst/>
                        </a:prstGeom>
                        <a:solidFill>
                          <a:prstClr val="white"/>
                        </a:solidFill>
                        <a:ln>
                          <a:noFill/>
                        </a:ln>
                      </wps:spPr>
                      <wps:txbx>
                        <w:txbxContent>
                          <w:p w14:paraId="7BADA059" w14:textId="4E45323F" w:rsidR="00B10052" w:rsidRDefault="00B10052" w:rsidP="002667F4">
                            <w:pPr>
                              <w:pStyle w:val="Caption"/>
                              <w:ind w:left="720" w:firstLine="720"/>
                            </w:pPr>
                            <w:bookmarkStart w:id="13" w:name="_Ref101928336"/>
                            <w:r>
                              <w:t xml:space="preserve">Figure </w:t>
                            </w:r>
                            <w:fldSimple w:instr=" SEQ Figure \* ARABIC ">
                              <w:r w:rsidR="002C0619">
                                <w:rPr>
                                  <w:noProof/>
                                </w:rPr>
                                <w:t>4</w:t>
                              </w:r>
                            </w:fldSimple>
                            <w:bookmarkEnd w:id="13"/>
                            <w:r>
                              <w:t xml:space="preserve"> Tello EDU Drone</w:t>
                            </w:r>
                          </w:p>
                          <w:p w14:paraId="73F9C413" w14:textId="77777777" w:rsidR="00D611EF" w:rsidRPr="00D611EF" w:rsidRDefault="00D611EF" w:rsidP="00D611EF"/>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CD9A0E" id="Text Box 8" o:spid="_x0000_s1028" type="#_x0000_t202" style="position:absolute;left:0;text-align:left;margin-left:113.1pt;margin-top:148.25pt;width:201pt;height:1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" stroked="f">
                <v:textbox inset="0,0,0,0">
                  <w:txbxContent>
                    <w:p w14:paraId="7BADA059" w14:textId="4E45323F" w:rsidR="00B10052" w:rsidRDefault="00B10052" w:rsidP="002667F4">
                      <w:pPr>
                        <w:pStyle w:val="Caption"/>
                        <w:ind w:left="720" w:firstLine="720"/>
                      </w:pPr>
                      <w:bookmarkStart w:id="14" w:name="_Ref101928336"/>
                      <w:r>
                        <w:t xml:space="preserve">Figure </w:t>
                      </w:r>
                      <w:fldSimple w:instr=" SEQ Figure \* ARABIC ">
                        <w:r w:rsidR="002C0619">
                          <w:rPr>
                            <w:noProof/>
                          </w:rPr>
                          <w:t>4</w:t>
                        </w:r>
                      </w:fldSimple>
                      <w:bookmarkEnd w:id="14"/>
                      <w:r>
                        <w:t xml:space="preserve"> Tello EDU Drone</w:t>
                      </w:r>
                    </w:p>
                    <w:p w14:paraId="73F9C413" w14:textId="77777777" w:rsidR="00D611EF" w:rsidRPr="00D611EF" w:rsidRDefault="00D611EF" w:rsidP="00D611EF"/>
                  </w:txbxContent>
                </v:textbox>
                <w10:wrap type="topAndBottom"/>
              </v:shape>
            </w:pict>
          </mc:Fallback>
        </mc:AlternateContent>
      </w:r>
      <w:r w:rsidRPr="00CC2FFC">
        <w:rPr>
          <w:noProof/>
        </w:rPr>
        <w:drawing>
          <wp:anchor distT="0" distB="0" distL="114300" distR="114300" simplePos="0" relativeHeight="251659264" behindDoc="0" locked="0" layoutInCell="1" allowOverlap="1" wp14:anchorId="6121F301" wp14:editId="0F95EEA9">
            <wp:simplePos x="0" y="0"/>
            <wp:positionH relativeFrom="margin">
              <wp:posOffset>2111375</wp:posOffset>
            </wp:positionH>
            <wp:positionV relativeFrom="paragraph">
              <wp:posOffset>455206</wp:posOffset>
            </wp:positionV>
            <wp:extent cx="1505778" cy="1505778"/>
            <wp:effectExtent l="0" t="0" r="0" b="0"/>
            <wp:wrapTopAndBottom/>
            <wp:docPr id="2" name="Picture 2" descr="Drone Tello EDU DJI - Educational Drone to be programm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rone Tello EDU DJI - Educational Drone to be programm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05778" cy="1505778"/>
                    </a:xfrm>
                    <a:prstGeom prst="rect">
                      <a:avLst/>
                    </a:prstGeom>
                    <a:noFill/>
                    <a:ln>
                      <a:noFill/>
                    </a:ln>
                  </pic:spPr>
                </pic:pic>
              </a:graphicData>
            </a:graphic>
          </wp:anchor>
        </w:drawing>
      </w:r>
    </w:p>
    <w:p w14:paraId="75501A72" w14:textId="6FDF22F8" w:rsidR="00DB3F63" w:rsidRPr="00CC2FFC" w:rsidRDefault="00DB3F63" w:rsidP="00DB3F63"/>
    <w:p w14:paraId="5481EA0E" w14:textId="719C1CFF" w:rsidR="0044139A" w:rsidRPr="00CC2FFC" w:rsidRDefault="0044139A" w:rsidP="0044139A">
      <w:r w:rsidRPr="00CC2FFC">
        <w:t xml:space="preserve">Following </w:t>
      </w:r>
      <w:r w:rsidR="00C9793F" w:rsidRPr="00CC2FFC">
        <w:t>are the tools that we will use in order to make the system</w:t>
      </w:r>
      <w:r w:rsidRPr="00CC2FFC">
        <w:t>:</w:t>
      </w:r>
    </w:p>
    <w:p w14:paraId="1899085C" w14:textId="3233C02C" w:rsidR="0044139A" w:rsidRPr="00CC2FFC" w:rsidRDefault="001A7816" w:rsidP="00271FF3">
      <w:pPr>
        <w:pStyle w:val="ListParagraph"/>
        <w:numPr>
          <w:ilvl w:val="0"/>
          <w:numId w:val="12"/>
        </w:numPr>
      </w:pPr>
      <w:r>
        <w:t xml:space="preserve">OpenBCI-GUI </w:t>
      </w:r>
      <w:r w:rsidR="00271FF3" w:rsidRPr="00CC2FFC">
        <w:t>Software</w:t>
      </w:r>
    </w:p>
    <w:p w14:paraId="0C00E024" w14:textId="63A59375" w:rsidR="00271FF3" w:rsidRPr="00CC2FFC" w:rsidRDefault="00271FF3" w:rsidP="00271FF3">
      <w:pPr>
        <w:pStyle w:val="ListParagraph"/>
        <w:numPr>
          <w:ilvl w:val="0"/>
          <w:numId w:val="12"/>
        </w:numPr>
      </w:pPr>
      <w:r w:rsidRPr="00CC2FFC">
        <w:t>Visual Studio (.NET Framework)</w:t>
      </w:r>
    </w:p>
    <w:p w14:paraId="44860B45" w14:textId="5F400B2B" w:rsidR="00440308" w:rsidRDefault="00440308" w:rsidP="00271FF3">
      <w:pPr>
        <w:pStyle w:val="ListParagraph"/>
        <w:numPr>
          <w:ilvl w:val="0"/>
          <w:numId w:val="12"/>
        </w:numPr>
      </w:pPr>
      <w:r>
        <w:t>Programming Simulator for Drone</w:t>
      </w:r>
    </w:p>
    <w:p w14:paraId="379A0CF5" w14:textId="1167711F" w:rsidR="00440308" w:rsidRDefault="00440308" w:rsidP="00271FF3">
      <w:pPr>
        <w:pStyle w:val="ListParagraph"/>
        <w:numPr>
          <w:ilvl w:val="0"/>
          <w:numId w:val="12"/>
        </w:numPr>
      </w:pPr>
      <w:r>
        <w:t>Python</w:t>
      </w:r>
    </w:p>
    <w:p w14:paraId="486B631D" w14:textId="25DBE7C4" w:rsidR="00440308" w:rsidRPr="00CC2FFC" w:rsidRDefault="00440308" w:rsidP="00271FF3">
      <w:pPr>
        <w:pStyle w:val="ListParagraph"/>
        <w:numPr>
          <w:ilvl w:val="0"/>
          <w:numId w:val="12"/>
        </w:numPr>
      </w:pPr>
      <w:r>
        <w:t>C Sharp</w:t>
      </w:r>
    </w:p>
    <w:p w14:paraId="36164A92" w14:textId="77777777" w:rsidR="003440DB" w:rsidRPr="00CC2FFC" w:rsidRDefault="003440DB" w:rsidP="00CF62A0">
      <w:pPr>
        <w:rPr>
          <w:rFonts w:eastAsia="Times New Roman"/>
          <w:b/>
          <w:color w:val="0070C0"/>
          <w:sz w:val="28"/>
          <w:szCs w:val="28"/>
          <w:lang w:eastAsia="en-US"/>
        </w:rPr>
      </w:pPr>
    </w:p>
    <w:p w14:paraId="2BAA012F" w14:textId="77777777" w:rsidR="00271FF3" w:rsidRPr="00CC2FFC" w:rsidRDefault="00271FF3" w:rsidP="00CF62A0">
      <w:pPr>
        <w:rPr>
          <w:rFonts w:eastAsia="Times New Roman"/>
          <w:b/>
          <w:color w:val="0070C0"/>
          <w:sz w:val="28"/>
          <w:szCs w:val="28"/>
          <w:lang w:eastAsia="en-US"/>
        </w:rPr>
      </w:pPr>
    </w:p>
    <w:p w14:paraId="68106307" w14:textId="77777777" w:rsidR="004C088A" w:rsidRDefault="004C088A" w:rsidP="00CF62A0">
      <w:pPr>
        <w:rPr>
          <w:rFonts w:eastAsia="Times New Roman"/>
          <w:b/>
          <w:color w:val="0070C0"/>
          <w:sz w:val="28"/>
          <w:szCs w:val="28"/>
          <w:lang w:eastAsia="en-US"/>
        </w:rPr>
      </w:pPr>
    </w:p>
    <w:p w14:paraId="6B6D2888" w14:textId="30E4230F" w:rsidR="00B648E3" w:rsidRDefault="00D611EF" w:rsidP="00B648E3">
      <w:pPr>
        <w:pStyle w:val="Heading1"/>
        <w:rPr>
          <w:rFonts w:ascii="Times New Roman" w:eastAsia="Times New Roman" w:hAnsi="Times New Roman" w:cs="Times New Roman"/>
          <w:b/>
          <w:bCs/>
          <w:sz w:val="28"/>
          <w:szCs w:val="28"/>
          <w:lang w:eastAsia="en-US"/>
        </w:rPr>
      </w:pPr>
      <w:bookmarkStart w:id="15" w:name="_Toc105778675"/>
      <w:r w:rsidRPr="00997F25">
        <w:rPr>
          <w:rFonts w:ascii="Times New Roman" w:eastAsia="Times New Roman" w:hAnsi="Times New Roman" w:cs="Times New Roman"/>
          <w:b/>
          <w:bCs/>
          <w:sz w:val="28"/>
          <w:szCs w:val="28"/>
          <w:lang w:eastAsia="en-US"/>
        </w:rPr>
        <w:t>8</w:t>
      </w:r>
      <w:r w:rsidR="0054320C" w:rsidRPr="00997F25">
        <w:rPr>
          <w:rFonts w:ascii="Times New Roman" w:eastAsia="Times New Roman" w:hAnsi="Times New Roman" w:cs="Times New Roman"/>
          <w:b/>
          <w:bCs/>
          <w:sz w:val="28"/>
          <w:szCs w:val="28"/>
          <w:lang w:eastAsia="en-US"/>
        </w:rPr>
        <w:t xml:space="preserve">.0 </w:t>
      </w:r>
      <w:r w:rsidR="002475F6" w:rsidRPr="00997F25">
        <w:rPr>
          <w:rFonts w:ascii="Times New Roman" w:eastAsia="Times New Roman" w:hAnsi="Times New Roman" w:cs="Times New Roman"/>
          <w:b/>
          <w:bCs/>
          <w:sz w:val="28"/>
          <w:szCs w:val="28"/>
          <w:lang w:eastAsia="en-US"/>
        </w:rPr>
        <w:t>Modules and their deliverables</w:t>
      </w:r>
      <w:r w:rsidR="00BA5F63" w:rsidRPr="00997F25">
        <w:rPr>
          <w:rFonts w:ascii="Times New Roman" w:eastAsia="Times New Roman" w:hAnsi="Times New Roman" w:cs="Times New Roman"/>
          <w:b/>
          <w:bCs/>
          <w:sz w:val="28"/>
          <w:szCs w:val="28"/>
          <w:lang w:eastAsia="en-US"/>
        </w:rPr>
        <w:t>:</w:t>
      </w:r>
      <w:bookmarkEnd w:id="15"/>
    </w:p>
    <w:p w14:paraId="3B21CA12" w14:textId="6CE5B52C" w:rsidR="00B648E3" w:rsidRPr="00B648E3" w:rsidRDefault="00B648E3" w:rsidP="00B648E3">
      <w:pPr>
        <w:rPr>
          <w:lang w:eastAsia="en-US"/>
        </w:rPr>
      </w:pPr>
      <w:r>
        <w:rPr>
          <w:lang w:eastAsia="en-US"/>
        </w:rPr>
        <w:fldChar w:fldCharType="begin"/>
      </w:r>
      <w:r>
        <w:rPr>
          <w:lang w:eastAsia="en-US"/>
        </w:rPr>
        <w:instrText xml:space="preserve"> REF _Ref101928658 \h </w:instrText>
      </w:r>
      <w:r>
        <w:rPr>
          <w:lang w:eastAsia="en-US"/>
        </w:rPr>
      </w:r>
      <w:r>
        <w:rPr>
          <w:lang w:eastAsia="en-US"/>
        </w:rPr>
        <w:fldChar w:fldCharType="separate"/>
      </w:r>
      <w:r w:rsidR="00E56469" w:rsidRPr="00CC2FFC">
        <w:t xml:space="preserve">Table </w:t>
      </w:r>
      <w:r w:rsidR="00E56469">
        <w:rPr>
          <w:noProof/>
        </w:rPr>
        <w:t>1</w:t>
      </w:r>
      <w:r>
        <w:rPr>
          <w:lang w:eastAsia="en-US"/>
        </w:rPr>
        <w:fldChar w:fldCharType="end"/>
      </w:r>
      <w:r>
        <w:rPr>
          <w:lang w:eastAsia="en-US"/>
        </w:rPr>
        <w:t xml:space="preserve"> </w:t>
      </w:r>
      <w:proofErr w:type="gramStart"/>
      <w:r w:rsidR="00274F14">
        <w:rPr>
          <w:lang w:eastAsia="en-US"/>
        </w:rPr>
        <w:t>tell</w:t>
      </w:r>
      <w:proofErr w:type="gramEnd"/>
      <w:r>
        <w:rPr>
          <w:lang w:eastAsia="en-US"/>
        </w:rPr>
        <w:t xml:space="preserve"> about the modules and </w:t>
      </w:r>
      <w:r w:rsidR="007F4103">
        <w:rPr>
          <w:lang w:eastAsia="en-US"/>
        </w:rPr>
        <w:t>their</w:t>
      </w:r>
      <w:r>
        <w:rPr>
          <w:lang w:eastAsia="en-US"/>
        </w:rPr>
        <w:t xml:space="preserve"> deliverables.</w:t>
      </w:r>
    </w:p>
    <w:p w14:paraId="3062AC66" w14:textId="08FDA9BD" w:rsidR="00BA5F63" w:rsidRDefault="00B10052" w:rsidP="007F4103">
      <w:pPr>
        <w:pStyle w:val="Caption"/>
        <w:ind w:left="2160" w:firstLine="720"/>
      </w:pPr>
      <w:bookmarkStart w:id="16" w:name="_Ref101928658"/>
      <w:r w:rsidRPr="00CC2FFC">
        <w:lastRenderedPageBreak/>
        <w:t xml:space="preserve">Table </w:t>
      </w:r>
      <w:fldSimple w:instr=" SEQ Table \* ARABIC ">
        <w:r w:rsidR="00E56469">
          <w:rPr>
            <w:noProof/>
          </w:rPr>
          <w:t>1</w:t>
        </w:r>
      </w:fldSimple>
      <w:bookmarkEnd w:id="16"/>
      <w:r w:rsidR="00876261" w:rsidRPr="00CC2FFC">
        <w:t xml:space="preserve"> </w:t>
      </w:r>
      <w:r w:rsidRPr="00CC2FFC">
        <w:t>Modules and their deliverables</w:t>
      </w:r>
    </w:p>
    <w:tbl>
      <w:tblPr>
        <w:tblStyle w:val="TableGrid"/>
        <w:tblpPr w:leftFromText="180" w:rightFromText="180" w:vertAnchor="page" w:horzAnchor="margin" w:tblpXSpec="center" w:tblpY="2911"/>
        <w:tblW w:w="8494" w:type="dxa"/>
        <w:tblLook w:val="04A0" w:firstRow="1" w:lastRow="0" w:firstColumn="1" w:lastColumn="0" w:noHBand="0" w:noVBand="1"/>
      </w:tblPr>
      <w:tblGrid>
        <w:gridCol w:w="4247"/>
        <w:gridCol w:w="4247"/>
      </w:tblGrid>
      <w:tr w:rsidR="00E152BA" w:rsidRPr="00CC2FFC" w14:paraId="42E82860" w14:textId="77777777" w:rsidTr="00E152BA">
        <w:tc>
          <w:tcPr>
            <w:tcW w:w="4247" w:type="dxa"/>
          </w:tcPr>
          <w:p w14:paraId="0C8FB9F2" w14:textId="77777777" w:rsidR="00E152BA" w:rsidRPr="00CC2FFC" w:rsidRDefault="00E152BA" w:rsidP="00E152BA">
            <w:pPr>
              <w:spacing w:before="240" w:after="240"/>
              <w:jc w:val="center"/>
              <w:rPr>
                <w:b/>
                <w:bCs/>
                <w:sz w:val="22"/>
                <w:szCs w:val="22"/>
                <w:lang w:eastAsia="en-US"/>
              </w:rPr>
            </w:pPr>
            <w:r w:rsidRPr="00CC2FFC">
              <w:rPr>
                <w:b/>
                <w:bCs/>
                <w:sz w:val="22"/>
                <w:szCs w:val="22"/>
                <w:lang w:eastAsia="en-US"/>
              </w:rPr>
              <w:t>Modules</w:t>
            </w:r>
          </w:p>
        </w:tc>
        <w:tc>
          <w:tcPr>
            <w:tcW w:w="4247" w:type="dxa"/>
          </w:tcPr>
          <w:p w14:paraId="00DD3FE0" w14:textId="77777777" w:rsidR="00E152BA" w:rsidRPr="00CC2FFC" w:rsidRDefault="00E152BA" w:rsidP="00E152BA">
            <w:pPr>
              <w:spacing w:before="240" w:after="240"/>
              <w:jc w:val="center"/>
              <w:rPr>
                <w:b/>
                <w:bCs/>
                <w:sz w:val="22"/>
                <w:szCs w:val="22"/>
                <w:lang w:eastAsia="en-US"/>
              </w:rPr>
            </w:pPr>
            <w:r w:rsidRPr="00CC2FFC">
              <w:rPr>
                <w:b/>
                <w:bCs/>
                <w:sz w:val="22"/>
                <w:szCs w:val="22"/>
                <w:lang w:eastAsia="en-US"/>
              </w:rPr>
              <w:t>Deliverables</w:t>
            </w:r>
          </w:p>
        </w:tc>
      </w:tr>
      <w:tr w:rsidR="00E152BA" w:rsidRPr="00CC2FFC" w14:paraId="2D54507E" w14:textId="77777777" w:rsidTr="00E152BA">
        <w:tc>
          <w:tcPr>
            <w:tcW w:w="4247" w:type="dxa"/>
          </w:tcPr>
          <w:p w14:paraId="5F61C6F6" w14:textId="16E8996E" w:rsidR="00E152BA" w:rsidRPr="00CC2FFC" w:rsidRDefault="00E152BA" w:rsidP="00E152BA">
            <w:pPr>
              <w:spacing w:before="240" w:after="240"/>
              <w:rPr>
                <w:sz w:val="22"/>
                <w:szCs w:val="22"/>
                <w:lang w:eastAsia="en-US"/>
              </w:rPr>
            </w:pPr>
            <w:r w:rsidRPr="00CC2FFC">
              <w:rPr>
                <w:sz w:val="22"/>
                <w:szCs w:val="22"/>
                <w:lang w:eastAsia="en-US"/>
              </w:rPr>
              <w:t>Extracting the brain signals through EEG</w:t>
            </w:r>
            <w:r w:rsidR="00CB1EA1">
              <w:rPr>
                <w:sz w:val="22"/>
                <w:szCs w:val="22"/>
                <w:lang w:eastAsia="en-US"/>
              </w:rPr>
              <w:t>.</w:t>
            </w:r>
          </w:p>
        </w:tc>
        <w:tc>
          <w:tcPr>
            <w:tcW w:w="4247" w:type="dxa"/>
          </w:tcPr>
          <w:p w14:paraId="451AB9BD" w14:textId="77777777" w:rsidR="00E152BA" w:rsidRPr="00CC2FFC" w:rsidRDefault="00E152BA" w:rsidP="00E152BA">
            <w:pPr>
              <w:spacing w:before="240" w:after="240"/>
              <w:rPr>
                <w:sz w:val="22"/>
                <w:szCs w:val="22"/>
                <w:lang w:eastAsia="en-US"/>
              </w:rPr>
            </w:pPr>
            <w:r w:rsidRPr="00CC2FFC">
              <w:rPr>
                <w:sz w:val="22"/>
                <w:szCs w:val="22"/>
                <w:lang w:eastAsia="en-US"/>
              </w:rPr>
              <w:t>Desired signals to generate commands.</w:t>
            </w:r>
          </w:p>
        </w:tc>
      </w:tr>
      <w:tr w:rsidR="00E152BA" w:rsidRPr="00CC2FFC" w14:paraId="14D40513" w14:textId="77777777" w:rsidTr="00E152BA">
        <w:tc>
          <w:tcPr>
            <w:tcW w:w="4247" w:type="dxa"/>
          </w:tcPr>
          <w:p w14:paraId="16A0BA88" w14:textId="01723F07" w:rsidR="00E152BA" w:rsidRPr="00CC2FFC" w:rsidRDefault="00E152BA" w:rsidP="00E152BA">
            <w:pPr>
              <w:spacing w:before="240" w:after="240"/>
              <w:rPr>
                <w:sz w:val="22"/>
                <w:szCs w:val="22"/>
                <w:lang w:eastAsia="en-US"/>
              </w:rPr>
            </w:pPr>
            <w:r w:rsidRPr="00CC2FFC">
              <w:rPr>
                <w:sz w:val="22"/>
                <w:szCs w:val="22"/>
                <w:lang w:eastAsia="en-US"/>
              </w:rPr>
              <w:t xml:space="preserve">Desktop Application for preprocessing and ML model training </w:t>
            </w:r>
            <w:r w:rsidR="00CB1EA1">
              <w:rPr>
                <w:sz w:val="22"/>
                <w:szCs w:val="22"/>
                <w:lang w:eastAsia="en-US"/>
              </w:rPr>
              <w:t>and testing.</w:t>
            </w:r>
          </w:p>
        </w:tc>
        <w:tc>
          <w:tcPr>
            <w:tcW w:w="4247" w:type="dxa"/>
          </w:tcPr>
          <w:p w14:paraId="2F20B532" w14:textId="295D564C" w:rsidR="00E152BA" w:rsidRPr="00CC2FFC" w:rsidRDefault="00E152BA" w:rsidP="00E152BA">
            <w:pPr>
              <w:spacing w:before="240" w:after="240"/>
              <w:rPr>
                <w:sz w:val="22"/>
                <w:szCs w:val="22"/>
                <w:lang w:eastAsia="en-US"/>
              </w:rPr>
            </w:pPr>
            <w:r w:rsidRPr="00CC2FFC">
              <w:rPr>
                <w:sz w:val="22"/>
                <w:szCs w:val="22"/>
                <w:lang w:eastAsia="en-US"/>
              </w:rPr>
              <w:t>Fully working Desktop Application</w:t>
            </w:r>
            <w:r w:rsidR="00CB1EA1">
              <w:rPr>
                <w:sz w:val="22"/>
                <w:szCs w:val="22"/>
                <w:lang w:eastAsia="en-US"/>
              </w:rPr>
              <w:t>.</w:t>
            </w:r>
          </w:p>
        </w:tc>
      </w:tr>
      <w:tr w:rsidR="00E152BA" w:rsidRPr="00CC2FFC" w14:paraId="2C622AAF" w14:textId="77777777" w:rsidTr="00E152BA">
        <w:tc>
          <w:tcPr>
            <w:tcW w:w="4247" w:type="dxa"/>
          </w:tcPr>
          <w:p w14:paraId="24D36F70" w14:textId="7452D90A" w:rsidR="00E152BA" w:rsidRPr="00CC2FFC" w:rsidRDefault="00E152BA" w:rsidP="00E152BA">
            <w:pPr>
              <w:spacing w:before="240" w:after="240"/>
              <w:rPr>
                <w:sz w:val="22"/>
                <w:szCs w:val="22"/>
                <w:lang w:eastAsia="en-US"/>
              </w:rPr>
            </w:pPr>
            <w:r w:rsidRPr="00CC2FFC">
              <w:rPr>
                <w:sz w:val="22"/>
                <w:szCs w:val="22"/>
                <w:lang w:eastAsia="en-US"/>
              </w:rPr>
              <w:t>Commands from Desktop Application to control Drone Navigation</w:t>
            </w:r>
            <w:r w:rsidR="00CB1EA1">
              <w:rPr>
                <w:sz w:val="22"/>
                <w:szCs w:val="22"/>
                <w:lang w:eastAsia="en-US"/>
              </w:rPr>
              <w:t>.</w:t>
            </w:r>
          </w:p>
        </w:tc>
        <w:tc>
          <w:tcPr>
            <w:tcW w:w="4247" w:type="dxa"/>
          </w:tcPr>
          <w:p w14:paraId="5E66E4BE" w14:textId="7CC47500" w:rsidR="00E152BA" w:rsidRPr="00CC2FFC" w:rsidRDefault="00E152BA" w:rsidP="00E152BA">
            <w:pPr>
              <w:keepNext/>
              <w:spacing w:before="240" w:after="240"/>
              <w:rPr>
                <w:sz w:val="22"/>
                <w:szCs w:val="22"/>
                <w:lang w:eastAsia="en-US"/>
              </w:rPr>
            </w:pPr>
            <w:r w:rsidRPr="00CC2FFC">
              <w:rPr>
                <w:sz w:val="22"/>
                <w:szCs w:val="22"/>
                <w:lang w:eastAsia="en-US"/>
              </w:rPr>
              <w:t>Drone Navigating in 3D space using brain signals</w:t>
            </w:r>
            <w:r w:rsidR="00CB1EA1">
              <w:rPr>
                <w:sz w:val="22"/>
                <w:szCs w:val="22"/>
                <w:lang w:eastAsia="en-US"/>
              </w:rPr>
              <w:t>.</w:t>
            </w:r>
          </w:p>
        </w:tc>
      </w:tr>
    </w:tbl>
    <w:p w14:paraId="230970A6" w14:textId="77777777" w:rsidR="00171D0F" w:rsidRPr="00171D0F" w:rsidRDefault="00171D0F" w:rsidP="00171D0F"/>
    <w:p w14:paraId="3186EB00" w14:textId="496E13C0" w:rsidR="000103B7" w:rsidRPr="00997F25" w:rsidRDefault="00D611EF" w:rsidP="00BE37E9">
      <w:pPr>
        <w:pStyle w:val="Heading1"/>
        <w:rPr>
          <w:rFonts w:ascii="Times New Roman" w:eastAsia="Times New Roman" w:hAnsi="Times New Roman" w:cs="Times New Roman"/>
          <w:b/>
          <w:bCs/>
          <w:sz w:val="28"/>
          <w:szCs w:val="28"/>
          <w:lang w:eastAsia="en-US"/>
        </w:rPr>
      </w:pPr>
      <w:bookmarkStart w:id="17" w:name="_Toc105778676"/>
      <w:r w:rsidRPr="00997F25">
        <w:rPr>
          <w:rFonts w:ascii="Times New Roman" w:eastAsia="Times New Roman" w:hAnsi="Times New Roman" w:cs="Times New Roman"/>
          <w:b/>
          <w:bCs/>
          <w:sz w:val="28"/>
          <w:szCs w:val="28"/>
          <w:lang w:eastAsia="en-US"/>
        </w:rPr>
        <w:t>9</w:t>
      </w:r>
      <w:r w:rsidR="00A30A1C" w:rsidRPr="00997F25">
        <w:rPr>
          <w:rFonts w:ascii="Times New Roman" w:eastAsia="Times New Roman" w:hAnsi="Times New Roman" w:cs="Times New Roman"/>
          <w:b/>
          <w:bCs/>
          <w:sz w:val="28"/>
          <w:szCs w:val="28"/>
          <w:lang w:eastAsia="en-US"/>
        </w:rPr>
        <w:t xml:space="preserve">.0 </w:t>
      </w:r>
      <w:r w:rsidR="0043763D" w:rsidRPr="00997F25">
        <w:rPr>
          <w:rFonts w:ascii="Times New Roman" w:eastAsia="Times New Roman" w:hAnsi="Times New Roman" w:cs="Times New Roman"/>
          <w:b/>
          <w:bCs/>
          <w:sz w:val="28"/>
          <w:szCs w:val="28"/>
          <w:lang w:eastAsia="en-US"/>
        </w:rPr>
        <w:t>Project Budget:</w:t>
      </w:r>
      <w:bookmarkEnd w:id="17"/>
    </w:p>
    <w:p w14:paraId="1FCD9B89" w14:textId="20DE4E9D" w:rsidR="0052301F" w:rsidRPr="00CC2FFC" w:rsidRDefault="00B648E3" w:rsidP="00020682">
      <w:pPr>
        <w:spacing w:before="240" w:after="240"/>
        <w:rPr>
          <w:rFonts w:eastAsia="Times New Roman"/>
          <w:szCs w:val="22"/>
          <w:lang w:eastAsia="en-US"/>
        </w:rPr>
      </w:pPr>
      <w:r>
        <w:rPr>
          <w:rFonts w:eastAsia="Times New Roman"/>
          <w:szCs w:val="22"/>
          <w:lang w:eastAsia="en-US"/>
        </w:rPr>
        <w:fldChar w:fldCharType="begin"/>
      </w:r>
      <w:r>
        <w:rPr>
          <w:rFonts w:eastAsia="Times New Roman"/>
          <w:szCs w:val="22"/>
          <w:lang w:eastAsia="en-US"/>
        </w:rPr>
        <w:instrText xml:space="preserve"> REF _Ref101928615 \h </w:instrText>
      </w:r>
      <w:r>
        <w:rPr>
          <w:rFonts w:eastAsia="Times New Roman"/>
          <w:szCs w:val="22"/>
          <w:lang w:eastAsia="en-US"/>
        </w:rPr>
      </w:r>
      <w:r>
        <w:rPr>
          <w:rFonts w:eastAsia="Times New Roman"/>
          <w:szCs w:val="22"/>
          <w:lang w:eastAsia="en-US"/>
        </w:rPr>
        <w:fldChar w:fldCharType="separate"/>
      </w:r>
      <w:r w:rsidR="00E56469" w:rsidRPr="00CC2FFC">
        <w:t xml:space="preserve">Table </w:t>
      </w:r>
      <w:r w:rsidR="00E56469">
        <w:rPr>
          <w:noProof/>
        </w:rPr>
        <w:t>2</w:t>
      </w:r>
      <w:r>
        <w:rPr>
          <w:rFonts w:eastAsia="Times New Roman"/>
          <w:szCs w:val="22"/>
          <w:lang w:eastAsia="en-US"/>
        </w:rPr>
        <w:fldChar w:fldCharType="end"/>
      </w:r>
      <w:r>
        <w:rPr>
          <w:rFonts w:eastAsia="Times New Roman"/>
          <w:szCs w:val="22"/>
          <w:lang w:eastAsia="en-US"/>
        </w:rPr>
        <w:t xml:space="preserve"> shows the </w:t>
      </w:r>
      <w:r w:rsidR="00020682" w:rsidRPr="00CC2FFC">
        <w:rPr>
          <w:rFonts w:eastAsia="Times New Roman"/>
          <w:szCs w:val="22"/>
          <w:lang w:eastAsia="en-US"/>
        </w:rPr>
        <w:t>estimated cost of required hardware and licensed software for the project</w:t>
      </w:r>
      <w:r w:rsidR="00171D0F">
        <w:rPr>
          <w:rFonts w:eastAsia="Times New Roman"/>
          <w:szCs w:val="22"/>
          <w:lang w:eastAsia="en-US"/>
        </w:rPr>
        <w:t>.</w:t>
      </w:r>
    </w:p>
    <w:p w14:paraId="4A392EAF" w14:textId="47EFE378" w:rsidR="00020682" w:rsidRPr="00CC2FFC" w:rsidRDefault="00B653FD" w:rsidP="00E152BA">
      <w:pPr>
        <w:pStyle w:val="Caption"/>
        <w:ind w:left="2880" w:firstLine="720"/>
        <w:rPr>
          <w:rFonts w:eastAsia="Times New Roman"/>
          <w:b/>
          <w:bCs/>
          <w:sz w:val="24"/>
          <w:szCs w:val="32"/>
          <w:lang w:eastAsia="en-US"/>
        </w:rPr>
      </w:pPr>
      <w:r w:rsidRPr="00CC2FFC">
        <w:t xml:space="preserve">   </w:t>
      </w:r>
      <w:bookmarkStart w:id="18" w:name="_Ref101928615"/>
      <w:r w:rsidR="00876261" w:rsidRPr="00CC2FFC">
        <w:t xml:space="preserve">Table </w:t>
      </w:r>
      <w:fldSimple w:instr=" SEQ Table \* ARABIC ">
        <w:r w:rsidR="00E56469">
          <w:rPr>
            <w:noProof/>
          </w:rPr>
          <w:t>2</w:t>
        </w:r>
      </w:fldSimple>
      <w:bookmarkEnd w:id="18"/>
      <w:r w:rsidR="00876261" w:rsidRPr="00CC2FFC">
        <w:t xml:space="preserve"> Project Budget</w:t>
      </w:r>
    </w:p>
    <w:tbl>
      <w:tblPr>
        <w:tblStyle w:val="TableGrid"/>
        <w:tblpPr w:leftFromText="180" w:rightFromText="180" w:vertAnchor="page" w:horzAnchor="margin" w:tblpXSpec="center" w:tblpY="9076"/>
        <w:tblW w:w="7386" w:type="dxa"/>
        <w:tblLook w:val="04A0" w:firstRow="1" w:lastRow="0" w:firstColumn="1" w:lastColumn="0" w:noHBand="0" w:noVBand="1"/>
      </w:tblPr>
      <w:tblGrid>
        <w:gridCol w:w="5256"/>
        <w:gridCol w:w="2130"/>
      </w:tblGrid>
      <w:tr w:rsidR="00E152BA" w:rsidRPr="00CC2FFC" w14:paraId="38FFA05D" w14:textId="77777777" w:rsidTr="00E152BA">
        <w:trPr>
          <w:trHeight w:val="710"/>
        </w:trPr>
        <w:tc>
          <w:tcPr>
            <w:tcW w:w="5256" w:type="dxa"/>
          </w:tcPr>
          <w:p w14:paraId="46224B45" w14:textId="77777777" w:rsidR="00E152BA" w:rsidRPr="00CC2FFC" w:rsidRDefault="00E152BA" w:rsidP="00E152BA">
            <w:pPr>
              <w:jc w:val="center"/>
              <w:rPr>
                <w:b/>
                <w:bCs/>
                <w:lang w:eastAsia="en-US"/>
              </w:rPr>
            </w:pPr>
            <w:r w:rsidRPr="00CC2FFC">
              <w:rPr>
                <w:b/>
                <w:sz w:val="22"/>
                <w:szCs w:val="22"/>
                <w:lang w:eastAsia="en-US"/>
              </w:rPr>
              <w:t>Required Component</w:t>
            </w:r>
          </w:p>
        </w:tc>
        <w:tc>
          <w:tcPr>
            <w:tcW w:w="2130" w:type="dxa"/>
          </w:tcPr>
          <w:p w14:paraId="2CAE6258" w14:textId="77777777" w:rsidR="00E152BA" w:rsidRPr="00CC2FFC" w:rsidRDefault="00E152BA" w:rsidP="00E152BA">
            <w:pPr>
              <w:jc w:val="center"/>
              <w:rPr>
                <w:b/>
                <w:bCs/>
                <w:lang w:eastAsia="en-US"/>
              </w:rPr>
            </w:pPr>
            <w:r w:rsidRPr="00CC2FFC">
              <w:rPr>
                <w:b/>
                <w:sz w:val="22"/>
                <w:szCs w:val="22"/>
                <w:lang w:eastAsia="en-US"/>
              </w:rPr>
              <w:t>Estimated Price</w:t>
            </w:r>
          </w:p>
        </w:tc>
      </w:tr>
      <w:tr w:rsidR="00E152BA" w:rsidRPr="00CC2FFC" w14:paraId="4B0BBD51" w14:textId="77777777" w:rsidTr="00E152BA">
        <w:trPr>
          <w:trHeight w:val="692"/>
        </w:trPr>
        <w:tc>
          <w:tcPr>
            <w:tcW w:w="5256" w:type="dxa"/>
          </w:tcPr>
          <w:p w14:paraId="41B7D3D2" w14:textId="4A65AABD" w:rsidR="00E152BA" w:rsidRPr="00CC2FFC" w:rsidRDefault="001A7816" w:rsidP="00E152BA">
            <w:pPr>
              <w:jc w:val="center"/>
              <w:rPr>
                <w:lang w:eastAsia="en-US"/>
              </w:rPr>
            </w:pPr>
            <w:r>
              <w:rPr>
                <w:sz w:val="22"/>
                <w:szCs w:val="22"/>
                <w:lang w:eastAsia="en-US"/>
              </w:rPr>
              <w:t>OpenBCI</w:t>
            </w:r>
            <w:r w:rsidR="00E152BA" w:rsidRPr="00CC2FFC">
              <w:rPr>
                <w:sz w:val="22"/>
                <w:szCs w:val="22"/>
                <w:lang w:eastAsia="en-US"/>
              </w:rPr>
              <w:t xml:space="preserve"> headset</w:t>
            </w:r>
          </w:p>
        </w:tc>
        <w:tc>
          <w:tcPr>
            <w:tcW w:w="2130" w:type="dxa"/>
          </w:tcPr>
          <w:p w14:paraId="4445F66E" w14:textId="77777777" w:rsidR="00E152BA" w:rsidRPr="00CC2FFC" w:rsidRDefault="00E152BA" w:rsidP="00E152BA">
            <w:pPr>
              <w:jc w:val="center"/>
              <w:rPr>
                <w:lang w:eastAsia="en-US"/>
              </w:rPr>
            </w:pPr>
            <w:r w:rsidRPr="00CC2FFC">
              <w:rPr>
                <w:sz w:val="22"/>
                <w:szCs w:val="22"/>
                <w:lang w:eastAsia="en-US"/>
              </w:rPr>
              <w:t>Rs. 159000/- Approx.</w:t>
            </w:r>
          </w:p>
        </w:tc>
      </w:tr>
      <w:tr w:rsidR="00E152BA" w:rsidRPr="00CC2FFC" w14:paraId="62B2B05B" w14:textId="77777777" w:rsidTr="00E152BA">
        <w:trPr>
          <w:trHeight w:val="710"/>
        </w:trPr>
        <w:tc>
          <w:tcPr>
            <w:tcW w:w="5256" w:type="dxa"/>
          </w:tcPr>
          <w:p w14:paraId="1C6AA0B9" w14:textId="36FEC038" w:rsidR="00E152BA" w:rsidRPr="00CC2FFC" w:rsidRDefault="009B527A" w:rsidP="00E152BA">
            <w:pPr>
              <w:jc w:val="center"/>
              <w:rPr>
                <w:lang w:eastAsia="en-US"/>
              </w:rPr>
            </w:pPr>
            <w:r>
              <w:rPr>
                <w:lang w:eastAsia="en-US"/>
              </w:rPr>
              <w:t>Tello EDU Drone</w:t>
            </w:r>
          </w:p>
        </w:tc>
        <w:tc>
          <w:tcPr>
            <w:tcW w:w="2130" w:type="dxa"/>
          </w:tcPr>
          <w:p w14:paraId="41A499F2" w14:textId="214D21F8" w:rsidR="00E152BA" w:rsidRPr="00CC2FFC" w:rsidRDefault="00E152BA" w:rsidP="00E152BA">
            <w:pPr>
              <w:jc w:val="center"/>
              <w:rPr>
                <w:lang w:eastAsia="en-US"/>
              </w:rPr>
            </w:pPr>
            <w:r w:rsidRPr="00CC2FFC">
              <w:rPr>
                <w:sz w:val="22"/>
                <w:szCs w:val="22"/>
                <w:lang w:eastAsia="en-US"/>
              </w:rPr>
              <w:t xml:space="preserve">Rs. </w:t>
            </w:r>
            <w:r w:rsidR="00191064">
              <w:rPr>
                <w:sz w:val="22"/>
                <w:szCs w:val="22"/>
                <w:lang w:eastAsia="en-US"/>
              </w:rPr>
              <w:t>30,000</w:t>
            </w:r>
            <w:r w:rsidRPr="00CC2FFC">
              <w:rPr>
                <w:sz w:val="22"/>
                <w:szCs w:val="22"/>
                <w:lang w:eastAsia="en-US"/>
              </w:rPr>
              <w:t>/- Approx</w:t>
            </w:r>
            <w:r w:rsidRPr="00CC2FFC">
              <w:rPr>
                <w:lang w:eastAsia="en-US"/>
              </w:rPr>
              <w:t>.</w:t>
            </w:r>
          </w:p>
        </w:tc>
      </w:tr>
      <w:tr w:rsidR="00E152BA" w:rsidRPr="00CC2FFC" w14:paraId="56DA7AF4" w14:textId="77777777" w:rsidTr="00E152BA">
        <w:trPr>
          <w:trHeight w:val="710"/>
        </w:trPr>
        <w:tc>
          <w:tcPr>
            <w:tcW w:w="5256" w:type="dxa"/>
          </w:tcPr>
          <w:p w14:paraId="7C246BEC" w14:textId="00B6B513" w:rsidR="00E152BA" w:rsidRPr="00CC2FFC" w:rsidRDefault="00191064" w:rsidP="00E152BA">
            <w:pPr>
              <w:jc w:val="center"/>
              <w:rPr>
                <w:lang w:eastAsia="en-US"/>
              </w:rPr>
            </w:pPr>
            <w:r>
              <w:rPr>
                <w:sz w:val="22"/>
                <w:szCs w:val="22"/>
                <w:lang w:eastAsia="en-US"/>
              </w:rPr>
              <w:t>Other maintenance cost</w:t>
            </w:r>
          </w:p>
        </w:tc>
        <w:tc>
          <w:tcPr>
            <w:tcW w:w="2130" w:type="dxa"/>
          </w:tcPr>
          <w:p w14:paraId="1C4D26E9" w14:textId="77777777" w:rsidR="00E152BA" w:rsidRPr="00CC2FFC" w:rsidRDefault="00E152BA" w:rsidP="00E152BA">
            <w:pPr>
              <w:jc w:val="center"/>
              <w:rPr>
                <w:lang w:eastAsia="en-US"/>
              </w:rPr>
            </w:pPr>
            <w:r w:rsidRPr="00CC2FFC">
              <w:rPr>
                <w:sz w:val="22"/>
                <w:szCs w:val="22"/>
                <w:lang w:eastAsia="en-US"/>
              </w:rPr>
              <w:t>Rs. 10000/- Approx.</w:t>
            </w:r>
          </w:p>
        </w:tc>
      </w:tr>
      <w:tr w:rsidR="00E152BA" w:rsidRPr="00CC2FFC" w14:paraId="4B7C985A" w14:textId="77777777" w:rsidTr="00E152BA">
        <w:trPr>
          <w:trHeight w:val="638"/>
        </w:trPr>
        <w:tc>
          <w:tcPr>
            <w:tcW w:w="5256" w:type="dxa"/>
          </w:tcPr>
          <w:p w14:paraId="16ABD954" w14:textId="77777777" w:rsidR="00E152BA" w:rsidRPr="00CC2FFC" w:rsidRDefault="00E152BA" w:rsidP="00E152BA">
            <w:pPr>
              <w:jc w:val="center"/>
              <w:rPr>
                <w:lang w:eastAsia="en-US"/>
              </w:rPr>
            </w:pPr>
            <w:r w:rsidRPr="00CC2FFC">
              <w:rPr>
                <w:sz w:val="22"/>
                <w:szCs w:val="22"/>
                <w:lang w:eastAsia="en-US"/>
              </w:rPr>
              <w:t>Total Cost</w:t>
            </w:r>
          </w:p>
        </w:tc>
        <w:tc>
          <w:tcPr>
            <w:tcW w:w="2130" w:type="dxa"/>
          </w:tcPr>
          <w:p w14:paraId="59BD3A90" w14:textId="79010E5E" w:rsidR="00E152BA" w:rsidRPr="00CC2FFC" w:rsidRDefault="00E152BA" w:rsidP="00E152BA">
            <w:pPr>
              <w:jc w:val="center"/>
              <w:rPr>
                <w:lang w:eastAsia="en-US"/>
              </w:rPr>
            </w:pPr>
            <w:r w:rsidRPr="00CC2FFC">
              <w:rPr>
                <w:sz w:val="22"/>
                <w:szCs w:val="22"/>
                <w:lang w:eastAsia="en-US"/>
              </w:rPr>
              <w:t xml:space="preserve">Rs. </w:t>
            </w:r>
            <w:r w:rsidR="00191064">
              <w:rPr>
                <w:sz w:val="22"/>
                <w:szCs w:val="22"/>
                <w:lang w:eastAsia="en-US"/>
              </w:rPr>
              <w:t>1,99,</w:t>
            </w:r>
            <w:r w:rsidRPr="00CC2FFC">
              <w:rPr>
                <w:sz w:val="22"/>
                <w:szCs w:val="22"/>
                <w:lang w:eastAsia="en-US"/>
              </w:rPr>
              <w:t>000/- Approx.</w:t>
            </w:r>
          </w:p>
        </w:tc>
      </w:tr>
    </w:tbl>
    <w:p w14:paraId="2E97AC82" w14:textId="77777777" w:rsidR="00E85AB2" w:rsidRPr="00CC2FFC" w:rsidRDefault="00E85AB2" w:rsidP="00754606">
      <w:pPr>
        <w:rPr>
          <w:rFonts w:eastAsia="Times New Roman"/>
          <w:b/>
          <w:color w:val="0070C0"/>
          <w:sz w:val="28"/>
          <w:szCs w:val="28"/>
          <w:lang w:eastAsia="en-US"/>
        </w:rPr>
      </w:pPr>
    </w:p>
    <w:p w14:paraId="53825C51" w14:textId="77777777" w:rsidR="0052301F" w:rsidRPr="00CC2FFC" w:rsidRDefault="0052301F" w:rsidP="00754606">
      <w:pPr>
        <w:rPr>
          <w:rFonts w:eastAsia="Times New Roman"/>
          <w:b/>
          <w:color w:val="0070C0"/>
          <w:sz w:val="28"/>
          <w:szCs w:val="28"/>
          <w:lang w:eastAsia="en-US"/>
        </w:rPr>
      </w:pPr>
    </w:p>
    <w:p w14:paraId="2BED1701" w14:textId="05EDA012" w:rsidR="004C088A" w:rsidRDefault="004C088A" w:rsidP="00754606">
      <w:pPr>
        <w:rPr>
          <w:rFonts w:eastAsia="Times New Roman"/>
          <w:b/>
          <w:color w:val="0070C0"/>
          <w:sz w:val="28"/>
          <w:szCs w:val="28"/>
          <w:lang w:eastAsia="en-US"/>
        </w:rPr>
      </w:pPr>
    </w:p>
    <w:p w14:paraId="0822912F" w14:textId="312865DB" w:rsidR="00E152BA" w:rsidRDefault="00E152BA" w:rsidP="00754606">
      <w:pPr>
        <w:rPr>
          <w:rFonts w:eastAsia="Times New Roman"/>
          <w:b/>
          <w:color w:val="0070C0"/>
          <w:sz w:val="28"/>
          <w:szCs w:val="28"/>
          <w:lang w:eastAsia="en-US"/>
        </w:rPr>
      </w:pPr>
    </w:p>
    <w:p w14:paraId="75D85BB8" w14:textId="7DFCC7A2" w:rsidR="00E152BA" w:rsidRDefault="00E152BA" w:rsidP="00754606">
      <w:pPr>
        <w:rPr>
          <w:rFonts w:eastAsia="Times New Roman"/>
          <w:b/>
          <w:color w:val="0070C0"/>
          <w:sz w:val="28"/>
          <w:szCs w:val="28"/>
          <w:lang w:eastAsia="en-US"/>
        </w:rPr>
      </w:pPr>
    </w:p>
    <w:p w14:paraId="65839F8A" w14:textId="6552D443" w:rsidR="00E152BA" w:rsidRDefault="00E152BA" w:rsidP="00754606">
      <w:pPr>
        <w:rPr>
          <w:rFonts w:eastAsia="Times New Roman"/>
          <w:b/>
          <w:color w:val="0070C0"/>
          <w:sz w:val="28"/>
          <w:szCs w:val="28"/>
          <w:lang w:eastAsia="en-US"/>
        </w:rPr>
      </w:pPr>
    </w:p>
    <w:p w14:paraId="35A5ECD3" w14:textId="52342112" w:rsidR="00E152BA" w:rsidRDefault="00E152BA" w:rsidP="00754606">
      <w:pPr>
        <w:rPr>
          <w:rFonts w:eastAsia="Times New Roman"/>
          <w:b/>
          <w:color w:val="0070C0"/>
          <w:sz w:val="28"/>
          <w:szCs w:val="28"/>
          <w:lang w:eastAsia="en-US"/>
        </w:rPr>
      </w:pPr>
    </w:p>
    <w:p w14:paraId="34E58722" w14:textId="15FE4C6A" w:rsidR="00E152BA" w:rsidRDefault="00E152BA" w:rsidP="00754606">
      <w:pPr>
        <w:rPr>
          <w:rFonts w:eastAsia="Times New Roman"/>
          <w:b/>
          <w:color w:val="0070C0"/>
          <w:sz w:val="28"/>
          <w:szCs w:val="28"/>
          <w:lang w:eastAsia="en-US"/>
        </w:rPr>
      </w:pPr>
    </w:p>
    <w:p w14:paraId="0528F45E" w14:textId="77777777" w:rsidR="00E152BA" w:rsidRDefault="00E152BA" w:rsidP="00754606">
      <w:pPr>
        <w:rPr>
          <w:rFonts w:eastAsia="Times New Roman"/>
          <w:b/>
          <w:color w:val="0070C0"/>
          <w:sz w:val="28"/>
          <w:szCs w:val="28"/>
          <w:lang w:eastAsia="en-US"/>
        </w:rPr>
      </w:pPr>
    </w:p>
    <w:p w14:paraId="70FD6871" w14:textId="57B3E88C" w:rsidR="009A3095" w:rsidRPr="00997F25" w:rsidRDefault="00D611EF" w:rsidP="00BE37E9">
      <w:pPr>
        <w:pStyle w:val="Heading1"/>
        <w:rPr>
          <w:rFonts w:ascii="Times New Roman" w:eastAsia="Times New Roman" w:hAnsi="Times New Roman" w:cs="Times New Roman"/>
          <w:b/>
          <w:bCs/>
          <w:sz w:val="28"/>
          <w:szCs w:val="28"/>
          <w:lang w:eastAsia="en-US"/>
        </w:rPr>
      </w:pPr>
      <w:bookmarkStart w:id="19" w:name="_Toc105778677"/>
      <w:r w:rsidRPr="00997F25">
        <w:rPr>
          <w:rFonts w:ascii="Times New Roman" w:eastAsia="Times New Roman" w:hAnsi="Times New Roman" w:cs="Times New Roman"/>
          <w:b/>
          <w:bCs/>
          <w:sz w:val="28"/>
          <w:szCs w:val="28"/>
          <w:lang w:eastAsia="en-US"/>
        </w:rPr>
        <w:t>10</w:t>
      </w:r>
      <w:r w:rsidR="0054320C" w:rsidRPr="00997F25">
        <w:rPr>
          <w:rFonts w:ascii="Times New Roman" w:eastAsia="Times New Roman" w:hAnsi="Times New Roman" w:cs="Times New Roman"/>
          <w:b/>
          <w:bCs/>
          <w:sz w:val="28"/>
          <w:szCs w:val="28"/>
          <w:lang w:eastAsia="en-US"/>
        </w:rPr>
        <w:t xml:space="preserve">.0 </w:t>
      </w:r>
      <w:r w:rsidR="00C10F0C" w:rsidRPr="00997F25">
        <w:rPr>
          <w:rFonts w:ascii="Times New Roman" w:eastAsia="Times New Roman" w:hAnsi="Times New Roman" w:cs="Times New Roman"/>
          <w:b/>
          <w:bCs/>
          <w:sz w:val="28"/>
          <w:szCs w:val="28"/>
          <w:lang w:eastAsia="en-US"/>
        </w:rPr>
        <w:t>Methodology:</w:t>
      </w:r>
      <w:bookmarkEnd w:id="19"/>
    </w:p>
    <w:p w14:paraId="5D9772CD" w14:textId="40D477F7" w:rsidR="00015571" w:rsidRPr="00CC2FFC" w:rsidRDefault="009A3095" w:rsidP="00C10F0C">
      <w:r w:rsidRPr="00CC2FFC">
        <w:t>T</w:t>
      </w:r>
      <w:r w:rsidR="00015571" w:rsidRPr="00CC2FFC">
        <w:t xml:space="preserve">here are no strict requirements for the system, we will prefer to employ Agile technique for our system. Agile is a software development process in which the entire project is split down into small pieces and each developer works on their own piece while collaborating with stakeholders and </w:t>
      </w:r>
      <w:r w:rsidR="00015571" w:rsidRPr="00CC2FFC">
        <w:lastRenderedPageBreak/>
        <w:t>other developers</w:t>
      </w:r>
      <w:r w:rsidR="00171D0F">
        <w:t xml:space="preserve"> as shown in </w:t>
      </w:r>
      <w:r w:rsidR="00171D0F">
        <w:fldChar w:fldCharType="begin"/>
      </w:r>
      <w:r w:rsidR="00171D0F">
        <w:instrText xml:space="preserve"> REF _Ref101928378 \h </w:instrText>
      </w:r>
      <w:r w:rsidR="00171D0F">
        <w:fldChar w:fldCharType="separate"/>
      </w:r>
      <w:r w:rsidR="00E56469" w:rsidRPr="00CC2FFC">
        <w:t xml:space="preserve">Figure </w:t>
      </w:r>
      <w:r w:rsidR="00E56469">
        <w:rPr>
          <w:noProof/>
        </w:rPr>
        <w:t>5</w:t>
      </w:r>
      <w:r w:rsidR="00171D0F">
        <w:fldChar w:fldCharType="end"/>
      </w:r>
      <w:r w:rsidR="00015571" w:rsidRPr="00CC2FFC">
        <w:t>. Clients explain the end product they require, together with the functionalities they require, using this manner. Changes in specifications are readily accepted and applied here, resulting in a speedier delivery of the final product, which can be adjusted further. A planning, executing, and assessing cycle exists. This is continued iteratively, with additional needs added, until a product generation that is more acceptable to the client is discovered at the end.</w:t>
      </w:r>
    </w:p>
    <w:p w14:paraId="720D0C70" w14:textId="77777777" w:rsidR="00015571" w:rsidRPr="00CC2FFC" w:rsidRDefault="00015571" w:rsidP="00015571">
      <w:r w:rsidRPr="00CC2FFC">
        <w:t>The four primary values are written as follows:</w:t>
      </w:r>
    </w:p>
    <w:p w14:paraId="7AFE3F15" w14:textId="06C6F01C" w:rsidR="007C60E9" w:rsidRPr="00CC2FFC" w:rsidRDefault="007C60E9" w:rsidP="009A3095">
      <w:pPr>
        <w:pStyle w:val="ListParagraph"/>
        <w:numPr>
          <w:ilvl w:val="0"/>
          <w:numId w:val="8"/>
        </w:numPr>
      </w:pPr>
      <w:r w:rsidRPr="00CC2FFC">
        <w:t>Processes and tools vs. people and their interactions.</w:t>
      </w:r>
    </w:p>
    <w:p w14:paraId="7EBF84FA" w14:textId="61077E18" w:rsidR="007C60E9" w:rsidRPr="00CC2FFC" w:rsidRDefault="007C60E9" w:rsidP="009A3095">
      <w:pPr>
        <w:pStyle w:val="ListParagraph"/>
        <w:numPr>
          <w:ilvl w:val="0"/>
          <w:numId w:val="8"/>
        </w:numPr>
      </w:pPr>
      <w:r w:rsidRPr="00CC2FFC">
        <w:t>Working software prioritizes over detailed documentation.</w:t>
      </w:r>
    </w:p>
    <w:p w14:paraId="718A25D9" w14:textId="77777777" w:rsidR="007C60E9" w:rsidRPr="00CC2FFC" w:rsidRDefault="007C60E9" w:rsidP="003513BA">
      <w:pPr>
        <w:pStyle w:val="ListParagraph"/>
        <w:numPr>
          <w:ilvl w:val="0"/>
          <w:numId w:val="8"/>
        </w:numPr>
      </w:pPr>
      <w:r w:rsidRPr="00CC2FFC">
        <w:t>Rather than contract discussions, clients should collaborate with you.</w:t>
      </w:r>
    </w:p>
    <w:p w14:paraId="73CD5EE6" w14:textId="5BDAEC38" w:rsidR="007C60E9" w:rsidRPr="00CC2FFC" w:rsidRDefault="007C60E9" w:rsidP="003513BA">
      <w:pPr>
        <w:pStyle w:val="ListParagraph"/>
        <w:numPr>
          <w:ilvl w:val="0"/>
          <w:numId w:val="8"/>
        </w:numPr>
      </w:pPr>
      <w:r w:rsidRPr="00CC2FFC">
        <w:t>Planned adaptation to change.</w:t>
      </w:r>
    </w:p>
    <w:p w14:paraId="4D6BAD2A" w14:textId="77777777" w:rsidR="00B10052" w:rsidRPr="00CC2FFC" w:rsidRDefault="000769D5" w:rsidP="00B10052">
      <w:pPr>
        <w:keepNext/>
      </w:pPr>
      <w:r w:rsidRPr="00CC2FFC">
        <w:rPr>
          <w:noProof/>
        </w:rPr>
        <w:drawing>
          <wp:inline distT="0" distB="0" distL="0" distR="0" wp14:anchorId="66D934D2" wp14:editId="189277A8">
            <wp:extent cx="5943600" cy="3406140"/>
            <wp:effectExtent l="0" t="0" r="0" b="3810"/>
            <wp:docPr id="4" name="Picture 4" descr="What is Agile Methodology? Benefits of using Agile | nvi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What is Agile Methodology? Benefits of using Agile | nvisia"/>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06140"/>
                    </a:xfrm>
                    <a:prstGeom prst="rect">
                      <a:avLst/>
                    </a:prstGeom>
                    <a:noFill/>
                    <a:ln>
                      <a:noFill/>
                    </a:ln>
                  </pic:spPr>
                </pic:pic>
              </a:graphicData>
            </a:graphic>
          </wp:inline>
        </w:drawing>
      </w:r>
    </w:p>
    <w:p w14:paraId="7E36E00B" w14:textId="22E4849E" w:rsidR="002667F4" w:rsidRPr="00CC2FFC" w:rsidRDefault="00B10052" w:rsidP="002667F4">
      <w:pPr>
        <w:pStyle w:val="Caption"/>
        <w:ind w:left="3600"/>
      </w:pPr>
      <w:bookmarkStart w:id="20" w:name="_Ref101928378"/>
      <w:r w:rsidRPr="00CC2FFC">
        <w:t xml:space="preserve">Figure </w:t>
      </w:r>
      <w:fldSimple w:instr=" SEQ Figure \* ARABIC ">
        <w:r w:rsidR="002C0619">
          <w:rPr>
            <w:noProof/>
          </w:rPr>
          <w:t>5</w:t>
        </w:r>
      </w:fldSimple>
      <w:bookmarkEnd w:id="20"/>
      <w:r w:rsidRPr="00CC2FFC">
        <w:t xml:space="preserve"> Methodology</w:t>
      </w:r>
    </w:p>
    <w:p w14:paraId="264781CC" w14:textId="77777777" w:rsidR="00E85AB2" w:rsidRPr="00CC2FFC" w:rsidRDefault="00E85AB2" w:rsidP="009A3095">
      <w:pPr>
        <w:rPr>
          <w:rFonts w:eastAsia="Times New Roman"/>
          <w:b/>
          <w:color w:val="0070C0"/>
          <w:sz w:val="28"/>
          <w:szCs w:val="28"/>
          <w:lang w:eastAsia="en-US"/>
        </w:rPr>
      </w:pPr>
    </w:p>
    <w:p w14:paraId="002C8721" w14:textId="77777777" w:rsidR="00E85AB2" w:rsidRPr="00CC2FFC" w:rsidRDefault="00E85AB2" w:rsidP="009A3095">
      <w:pPr>
        <w:rPr>
          <w:rFonts w:eastAsia="Times New Roman"/>
          <w:b/>
          <w:color w:val="0070C0"/>
          <w:sz w:val="28"/>
          <w:szCs w:val="28"/>
          <w:lang w:eastAsia="en-US"/>
        </w:rPr>
      </w:pPr>
    </w:p>
    <w:p w14:paraId="0CD5CCBB" w14:textId="77777777" w:rsidR="004C088A" w:rsidRDefault="004C088A" w:rsidP="009A3095">
      <w:pPr>
        <w:rPr>
          <w:rFonts w:eastAsia="Times New Roman"/>
          <w:b/>
          <w:color w:val="0070C0"/>
          <w:sz w:val="28"/>
          <w:szCs w:val="28"/>
          <w:lang w:eastAsia="en-US"/>
        </w:rPr>
      </w:pPr>
    </w:p>
    <w:p w14:paraId="783BA4E8" w14:textId="41985A87" w:rsidR="0054320C" w:rsidRPr="00BE37E9" w:rsidRDefault="00876261" w:rsidP="00BE37E9">
      <w:pPr>
        <w:pStyle w:val="Heading1"/>
        <w:rPr>
          <w:b/>
          <w:bCs/>
        </w:rPr>
      </w:pPr>
      <w:bookmarkStart w:id="21" w:name="_Toc105778678"/>
      <w:r w:rsidRPr="00997F25">
        <w:rPr>
          <w:rFonts w:ascii="Times New Roman" w:eastAsia="Times New Roman" w:hAnsi="Times New Roman" w:cs="Times New Roman"/>
          <w:b/>
          <w:bCs/>
          <w:sz w:val="28"/>
          <w:szCs w:val="28"/>
          <w:lang w:eastAsia="en-US"/>
        </w:rPr>
        <w:t>1</w:t>
      </w:r>
      <w:r w:rsidR="00D611EF" w:rsidRPr="00997F25">
        <w:rPr>
          <w:rFonts w:ascii="Times New Roman" w:eastAsia="Times New Roman" w:hAnsi="Times New Roman" w:cs="Times New Roman"/>
          <w:b/>
          <w:bCs/>
          <w:sz w:val="28"/>
          <w:szCs w:val="28"/>
          <w:lang w:eastAsia="en-US"/>
        </w:rPr>
        <w:t>1</w:t>
      </w:r>
      <w:r w:rsidR="001D30A9" w:rsidRPr="00997F25">
        <w:rPr>
          <w:rFonts w:ascii="Times New Roman" w:eastAsia="Times New Roman" w:hAnsi="Times New Roman" w:cs="Times New Roman"/>
          <w:b/>
          <w:bCs/>
          <w:sz w:val="28"/>
          <w:szCs w:val="28"/>
          <w:lang w:eastAsia="en-US"/>
        </w:rPr>
        <w:t xml:space="preserve">.0 </w:t>
      </w:r>
      <w:r w:rsidR="0054320C" w:rsidRPr="00997F25">
        <w:rPr>
          <w:rFonts w:ascii="Times New Roman" w:eastAsia="Times New Roman" w:hAnsi="Times New Roman" w:cs="Times New Roman"/>
          <w:b/>
          <w:bCs/>
          <w:sz w:val="28"/>
          <w:szCs w:val="28"/>
          <w:lang w:eastAsia="en-US"/>
        </w:rPr>
        <w:t>P</w:t>
      </w:r>
      <w:r w:rsidR="002475F6" w:rsidRPr="00997F25">
        <w:rPr>
          <w:rFonts w:ascii="Times New Roman" w:eastAsia="Times New Roman" w:hAnsi="Times New Roman" w:cs="Times New Roman"/>
          <w:b/>
          <w:bCs/>
          <w:sz w:val="28"/>
          <w:szCs w:val="28"/>
          <w:lang w:eastAsia="en-US"/>
        </w:rPr>
        <w:t>roject milestone</w:t>
      </w:r>
      <w:r w:rsidR="004120DC" w:rsidRPr="00997F25">
        <w:rPr>
          <w:rFonts w:ascii="Times New Roman" w:eastAsia="Times New Roman" w:hAnsi="Times New Roman" w:cs="Times New Roman"/>
          <w:b/>
          <w:bCs/>
          <w:sz w:val="28"/>
          <w:szCs w:val="28"/>
          <w:lang w:eastAsia="en-US"/>
        </w:rPr>
        <w:t>s and deliverables:</w:t>
      </w:r>
      <w:bookmarkEnd w:id="21"/>
    </w:p>
    <w:p w14:paraId="2919F2B8" w14:textId="58F16B64" w:rsidR="001D30A9" w:rsidRPr="00CC2FFC" w:rsidRDefault="0054320C" w:rsidP="0054320C">
      <w:r w:rsidRPr="00CC2FFC">
        <w:t>This project is expected to start from March 2022 and end till January 2023</w:t>
      </w:r>
      <w:r w:rsidR="00171D0F">
        <w:t xml:space="preserve"> as given in </w:t>
      </w:r>
      <w:r w:rsidR="00B648E3">
        <w:fldChar w:fldCharType="begin"/>
      </w:r>
      <w:r w:rsidR="00B648E3">
        <w:instrText xml:space="preserve"> REF _Ref101928590 \h </w:instrText>
      </w:r>
      <w:r w:rsidR="00B648E3">
        <w:fldChar w:fldCharType="separate"/>
      </w:r>
      <w:r w:rsidR="00E56469">
        <w:t xml:space="preserve">Table </w:t>
      </w:r>
      <w:r w:rsidR="00E56469">
        <w:rPr>
          <w:noProof/>
        </w:rPr>
        <w:t>3</w:t>
      </w:r>
      <w:r w:rsidR="00B648E3">
        <w:fldChar w:fldCharType="end"/>
      </w:r>
      <w:r w:rsidRPr="00CC2FFC">
        <w:t>.</w:t>
      </w:r>
    </w:p>
    <w:p w14:paraId="7619FBCB" w14:textId="77777777" w:rsidR="00171D0F" w:rsidRDefault="00171D0F" w:rsidP="00171D0F">
      <w:pPr>
        <w:pStyle w:val="Caption"/>
        <w:keepNext/>
        <w:ind w:left="2880" w:firstLine="720"/>
      </w:pPr>
    </w:p>
    <w:p w14:paraId="281FD620" w14:textId="3F027572" w:rsidR="00171D0F" w:rsidRDefault="00171D0F" w:rsidP="00171D0F">
      <w:pPr>
        <w:pStyle w:val="Caption"/>
        <w:keepNext/>
        <w:ind w:left="2880" w:firstLine="720"/>
      </w:pPr>
      <w:bookmarkStart w:id="22" w:name="_Ref101928590"/>
      <w:r>
        <w:t xml:space="preserve">Table </w:t>
      </w:r>
      <w:fldSimple w:instr=" SEQ Table \* ARABIC ">
        <w:r w:rsidR="00E56469">
          <w:rPr>
            <w:noProof/>
          </w:rPr>
          <w:t>3</w:t>
        </w:r>
      </w:fldSimple>
      <w:bookmarkEnd w:id="22"/>
      <w:r>
        <w:t xml:space="preserve"> Project Timeline</w:t>
      </w:r>
    </w:p>
    <w:tbl>
      <w:tblPr>
        <w:tblStyle w:val="TableGrid"/>
        <w:tblpPr w:leftFromText="180" w:rightFromText="180" w:vertAnchor="text" w:horzAnchor="margin" w:tblpY="205"/>
        <w:tblOverlap w:val="never"/>
        <w:tblW w:w="9576" w:type="dxa"/>
        <w:tblLook w:val="04A0" w:firstRow="1" w:lastRow="0" w:firstColumn="1" w:lastColumn="0" w:noHBand="0" w:noVBand="1"/>
      </w:tblPr>
      <w:tblGrid>
        <w:gridCol w:w="2206"/>
        <w:gridCol w:w="632"/>
        <w:gridCol w:w="718"/>
        <w:gridCol w:w="669"/>
        <w:gridCol w:w="677"/>
        <w:gridCol w:w="638"/>
        <w:gridCol w:w="889"/>
        <w:gridCol w:w="626"/>
        <w:gridCol w:w="590"/>
        <w:gridCol w:w="619"/>
        <w:gridCol w:w="626"/>
        <w:gridCol w:w="686"/>
      </w:tblGrid>
      <w:tr w:rsidR="00171D0F" w:rsidRPr="00CC2FFC" w14:paraId="6267DC65" w14:textId="77777777" w:rsidTr="00171D0F">
        <w:trPr>
          <w:trHeight w:val="304"/>
        </w:trPr>
        <w:tc>
          <w:tcPr>
            <w:tcW w:w="2206" w:type="dxa"/>
            <w:vMerge w:val="restart"/>
            <w:vAlign w:val="center"/>
          </w:tcPr>
          <w:p w14:paraId="1566FBBC" w14:textId="77777777" w:rsidR="00171D0F" w:rsidRPr="00CC2FFC" w:rsidRDefault="00171D0F" w:rsidP="00171D0F">
            <w:pPr>
              <w:jc w:val="center"/>
              <w:rPr>
                <w:b/>
                <w:bCs/>
                <w:sz w:val="22"/>
                <w:szCs w:val="22"/>
              </w:rPr>
            </w:pPr>
            <w:r w:rsidRPr="00CC2FFC">
              <w:rPr>
                <w:b/>
                <w:bCs/>
                <w:sz w:val="22"/>
                <w:szCs w:val="22"/>
              </w:rPr>
              <w:t>Activity</w:t>
            </w:r>
          </w:p>
        </w:tc>
        <w:tc>
          <w:tcPr>
            <w:tcW w:w="6684" w:type="dxa"/>
            <w:gridSpan w:val="10"/>
            <w:vAlign w:val="center"/>
          </w:tcPr>
          <w:p w14:paraId="2AD428C6" w14:textId="77777777" w:rsidR="00171D0F" w:rsidRPr="00CC2FFC" w:rsidRDefault="00171D0F" w:rsidP="00171D0F">
            <w:pPr>
              <w:jc w:val="center"/>
              <w:rPr>
                <w:b/>
                <w:bCs/>
                <w:sz w:val="22"/>
                <w:szCs w:val="22"/>
              </w:rPr>
            </w:pPr>
            <w:r w:rsidRPr="00CC2FFC">
              <w:rPr>
                <w:b/>
                <w:bCs/>
                <w:sz w:val="22"/>
                <w:szCs w:val="22"/>
              </w:rPr>
              <w:t>2022</w:t>
            </w:r>
          </w:p>
        </w:tc>
        <w:tc>
          <w:tcPr>
            <w:tcW w:w="686" w:type="dxa"/>
            <w:vAlign w:val="center"/>
          </w:tcPr>
          <w:p w14:paraId="282D06BA" w14:textId="77777777" w:rsidR="00171D0F" w:rsidRPr="00CC2FFC" w:rsidRDefault="00171D0F" w:rsidP="00171D0F">
            <w:pPr>
              <w:jc w:val="center"/>
              <w:rPr>
                <w:b/>
                <w:bCs/>
                <w:sz w:val="22"/>
                <w:szCs w:val="22"/>
              </w:rPr>
            </w:pPr>
            <w:r w:rsidRPr="00CC2FFC">
              <w:rPr>
                <w:b/>
                <w:bCs/>
                <w:sz w:val="22"/>
                <w:szCs w:val="22"/>
              </w:rPr>
              <w:t>2023</w:t>
            </w:r>
          </w:p>
        </w:tc>
      </w:tr>
      <w:tr w:rsidR="00171D0F" w:rsidRPr="00CC2FFC" w14:paraId="3ADB22E3" w14:textId="77777777" w:rsidTr="00171D0F">
        <w:trPr>
          <w:trHeight w:val="318"/>
        </w:trPr>
        <w:tc>
          <w:tcPr>
            <w:tcW w:w="2206" w:type="dxa"/>
            <w:vMerge/>
            <w:vAlign w:val="center"/>
          </w:tcPr>
          <w:p w14:paraId="457EEBD4" w14:textId="77777777" w:rsidR="00171D0F" w:rsidRPr="00CC2FFC" w:rsidRDefault="00171D0F" w:rsidP="00171D0F">
            <w:pPr>
              <w:rPr>
                <w:sz w:val="22"/>
                <w:szCs w:val="22"/>
              </w:rPr>
            </w:pPr>
          </w:p>
        </w:tc>
        <w:tc>
          <w:tcPr>
            <w:tcW w:w="632" w:type="dxa"/>
            <w:vAlign w:val="center"/>
          </w:tcPr>
          <w:p w14:paraId="3129F564" w14:textId="77777777" w:rsidR="00171D0F" w:rsidRPr="00CC2FFC" w:rsidRDefault="00171D0F" w:rsidP="00171D0F">
            <w:pPr>
              <w:rPr>
                <w:b/>
                <w:bCs/>
                <w:sz w:val="22"/>
                <w:szCs w:val="22"/>
              </w:rPr>
            </w:pPr>
            <w:r w:rsidRPr="00CC2FFC">
              <w:rPr>
                <w:b/>
                <w:bCs/>
                <w:sz w:val="22"/>
                <w:szCs w:val="22"/>
              </w:rPr>
              <w:t>Mar</w:t>
            </w:r>
          </w:p>
        </w:tc>
        <w:tc>
          <w:tcPr>
            <w:tcW w:w="718" w:type="dxa"/>
            <w:vAlign w:val="center"/>
          </w:tcPr>
          <w:p w14:paraId="31B7BAD8" w14:textId="77777777" w:rsidR="00171D0F" w:rsidRPr="00CC2FFC" w:rsidRDefault="00171D0F" w:rsidP="00171D0F">
            <w:pPr>
              <w:rPr>
                <w:b/>
                <w:bCs/>
                <w:sz w:val="22"/>
                <w:szCs w:val="22"/>
              </w:rPr>
            </w:pPr>
            <w:r w:rsidRPr="00CC2FFC">
              <w:rPr>
                <w:b/>
                <w:bCs/>
                <w:sz w:val="22"/>
                <w:szCs w:val="22"/>
              </w:rPr>
              <w:t>April</w:t>
            </w:r>
          </w:p>
        </w:tc>
        <w:tc>
          <w:tcPr>
            <w:tcW w:w="669" w:type="dxa"/>
            <w:vAlign w:val="center"/>
          </w:tcPr>
          <w:p w14:paraId="7087CF2D" w14:textId="77777777" w:rsidR="00171D0F" w:rsidRPr="00CC2FFC" w:rsidRDefault="00171D0F" w:rsidP="00171D0F">
            <w:pPr>
              <w:rPr>
                <w:b/>
                <w:bCs/>
                <w:sz w:val="22"/>
                <w:szCs w:val="22"/>
              </w:rPr>
            </w:pPr>
            <w:r w:rsidRPr="00CC2FFC">
              <w:rPr>
                <w:b/>
                <w:bCs/>
                <w:sz w:val="22"/>
                <w:szCs w:val="22"/>
              </w:rPr>
              <w:t>May</w:t>
            </w:r>
          </w:p>
        </w:tc>
        <w:tc>
          <w:tcPr>
            <w:tcW w:w="677" w:type="dxa"/>
            <w:vAlign w:val="center"/>
          </w:tcPr>
          <w:p w14:paraId="2523E1F8" w14:textId="77777777" w:rsidR="00171D0F" w:rsidRPr="00CC2FFC" w:rsidRDefault="00171D0F" w:rsidP="00171D0F">
            <w:pPr>
              <w:rPr>
                <w:b/>
                <w:bCs/>
                <w:sz w:val="22"/>
                <w:szCs w:val="22"/>
              </w:rPr>
            </w:pPr>
            <w:r w:rsidRPr="00CC2FFC">
              <w:rPr>
                <w:b/>
                <w:bCs/>
                <w:sz w:val="22"/>
                <w:szCs w:val="22"/>
              </w:rPr>
              <w:t>June</w:t>
            </w:r>
          </w:p>
        </w:tc>
        <w:tc>
          <w:tcPr>
            <w:tcW w:w="638" w:type="dxa"/>
            <w:vAlign w:val="center"/>
          </w:tcPr>
          <w:p w14:paraId="6CA09ADE" w14:textId="77777777" w:rsidR="00171D0F" w:rsidRPr="00CC2FFC" w:rsidRDefault="00171D0F" w:rsidP="00171D0F">
            <w:pPr>
              <w:rPr>
                <w:b/>
                <w:bCs/>
                <w:sz w:val="22"/>
                <w:szCs w:val="22"/>
              </w:rPr>
            </w:pPr>
            <w:r w:rsidRPr="00CC2FFC">
              <w:rPr>
                <w:b/>
                <w:bCs/>
                <w:sz w:val="22"/>
                <w:szCs w:val="22"/>
              </w:rPr>
              <w:t>July</w:t>
            </w:r>
          </w:p>
        </w:tc>
        <w:tc>
          <w:tcPr>
            <w:tcW w:w="889" w:type="dxa"/>
            <w:vAlign w:val="center"/>
          </w:tcPr>
          <w:p w14:paraId="68622431" w14:textId="77777777" w:rsidR="00171D0F" w:rsidRPr="00CC2FFC" w:rsidRDefault="00171D0F" w:rsidP="00171D0F">
            <w:pPr>
              <w:rPr>
                <w:b/>
                <w:bCs/>
                <w:sz w:val="22"/>
                <w:szCs w:val="22"/>
              </w:rPr>
            </w:pPr>
            <w:r w:rsidRPr="00CC2FFC">
              <w:rPr>
                <w:b/>
                <w:bCs/>
                <w:sz w:val="22"/>
                <w:szCs w:val="22"/>
              </w:rPr>
              <w:t>August</w:t>
            </w:r>
          </w:p>
        </w:tc>
        <w:tc>
          <w:tcPr>
            <w:tcW w:w="626" w:type="dxa"/>
            <w:vAlign w:val="center"/>
          </w:tcPr>
          <w:p w14:paraId="18135B39" w14:textId="77777777" w:rsidR="00171D0F" w:rsidRPr="00CC2FFC" w:rsidRDefault="00171D0F" w:rsidP="00171D0F">
            <w:pPr>
              <w:rPr>
                <w:b/>
                <w:bCs/>
                <w:sz w:val="22"/>
                <w:szCs w:val="22"/>
              </w:rPr>
            </w:pPr>
            <w:r w:rsidRPr="00CC2FFC">
              <w:rPr>
                <w:b/>
                <w:bCs/>
                <w:sz w:val="22"/>
                <w:szCs w:val="22"/>
              </w:rPr>
              <w:t>Sep</w:t>
            </w:r>
          </w:p>
        </w:tc>
        <w:tc>
          <w:tcPr>
            <w:tcW w:w="590" w:type="dxa"/>
            <w:vAlign w:val="center"/>
          </w:tcPr>
          <w:p w14:paraId="399F5101" w14:textId="77777777" w:rsidR="00171D0F" w:rsidRPr="00CC2FFC" w:rsidRDefault="00171D0F" w:rsidP="00171D0F">
            <w:pPr>
              <w:rPr>
                <w:b/>
                <w:bCs/>
                <w:sz w:val="22"/>
                <w:szCs w:val="22"/>
              </w:rPr>
            </w:pPr>
            <w:r w:rsidRPr="00CC2FFC">
              <w:rPr>
                <w:b/>
                <w:bCs/>
                <w:sz w:val="22"/>
                <w:szCs w:val="22"/>
              </w:rPr>
              <w:t>Oct</w:t>
            </w:r>
          </w:p>
        </w:tc>
        <w:tc>
          <w:tcPr>
            <w:tcW w:w="619" w:type="dxa"/>
            <w:vAlign w:val="center"/>
          </w:tcPr>
          <w:p w14:paraId="2FF36F27" w14:textId="77777777" w:rsidR="00171D0F" w:rsidRPr="00CC2FFC" w:rsidRDefault="00171D0F" w:rsidP="00171D0F">
            <w:pPr>
              <w:rPr>
                <w:b/>
                <w:bCs/>
                <w:sz w:val="22"/>
                <w:szCs w:val="22"/>
              </w:rPr>
            </w:pPr>
            <w:r w:rsidRPr="00CC2FFC">
              <w:rPr>
                <w:b/>
                <w:bCs/>
                <w:sz w:val="22"/>
                <w:szCs w:val="22"/>
              </w:rPr>
              <w:t>Nov</w:t>
            </w:r>
          </w:p>
        </w:tc>
        <w:tc>
          <w:tcPr>
            <w:tcW w:w="626" w:type="dxa"/>
            <w:vAlign w:val="center"/>
          </w:tcPr>
          <w:p w14:paraId="28FBF234" w14:textId="77777777" w:rsidR="00171D0F" w:rsidRPr="00CC2FFC" w:rsidRDefault="00171D0F" w:rsidP="00171D0F">
            <w:pPr>
              <w:rPr>
                <w:b/>
                <w:bCs/>
                <w:sz w:val="22"/>
                <w:szCs w:val="22"/>
              </w:rPr>
            </w:pPr>
            <w:r w:rsidRPr="00CC2FFC">
              <w:rPr>
                <w:b/>
                <w:bCs/>
                <w:sz w:val="22"/>
                <w:szCs w:val="22"/>
              </w:rPr>
              <w:t>Dec</w:t>
            </w:r>
          </w:p>
        </w:tc>
        <w:tc>
          <w:tcPr>
            <w:tcW w:w="686" w:type="dxa"/>
          </w:tcPr>
          <w:p w14:paraId="64876FDB" w14:textId="77777777" w:rsidR="00171D0F" w:rsidRPr="00CC2FFC" w:rsidRDefault="00171D0F" w:rsidP="00171D0F">
            <w:pPr>
              <w:rPr>
                <w:b/>
                <w:bCs/>
                <w:sz w:val="22"/>
                <w:szCs w:val="22"/>
              </w:rPr>
            </w:pPr>
            <w:r w:rsidRPr="00CC2FFC">
              <w:rPr>
                <w:b/>
                <w:bCs/>
                <w:sz w:val="22"/>
                <w:szCs w:val="22"/>
              </w:rPr>
              <w:t>Jan</w:t>
            </w:r>
          </w:p>
        </w:tc>
      </w:tr>
      <w:tr w:rsidR="00171D0F" w:rsidRPr="00CC2FFC" w14:paraId="6E7398AC" w14:textId="77777777" w:rsidTr="00171D0F">
        <w:trPr>
          <w:trHeight w:val="291"/>
        </w:trPr>
        <w:tc>
          <w:tcPr>
            <w:tcW w:w="2206" w:type="dxa"/>
            <w:vAlign w:val="center"/>
          </w:tcPr>
          <w:p w14:paraId="03D641C0" w14:textId="158E7D42" w:rsidR="00171D0F" w:rsidRPr="00CC2FFC" w:rsidRDefault="00171D0F" w:rsidP="00171D0F">
            <w:pPr>
              <w:rPr>
                <w:b/>
                <w:bCs/>
                <w:sz w:val="22"/>
                <w:szCs w:val="22"/>
              </w:rPr>
            </w:pPr>
            <w:r w:rsidRPr="00CC2FFC">
              <w:rPr>
                <w:b/>
                <w:bCs/>
                <w:sz w:val="22"/>
                <w:szCs w:val="22"/>
              </w:rPr>
              <w:t>Literature</w:t>
            </w:r>
            <w:r w:rsidR="00602351">
              <w:rPr>
                <w:b/>
                <w:bCs/>
                <w:sz w:val="22"/>
                <w:szCs w:val="22"/>
              </w:rPr>
              <w:t xml:space="preserve"> </w:t>
            </w:r>
            <w:r w:rsidRPr="00CC2FFC">
              <w:rPr>
                <w:b/>
                <w:bCs/>
                <w:sz w:val="22"/>
                <w:szCs w:val="22"/>
              </w:rPr>
              <w:t>Review (LR)</w:t>
            </w:r>
          </w:p>
        </w:tc>
        <w:tc>
          <w:tcPr>
            <w:tcW w:w="632" w:type="dxa"/>
            <w:shd w:val="solid" w:color="767171" w:fill="auto"/>
            <w:vAlign w:val="center"/>
          </w:tcPr>
          <w:p w14:paraId="4DA509B6" w14:textId="77777777" w:rsidR="00171D0F" w:rsidRPr="00CC2FFC" w:rsidRDefault="00171D0F" w:rsidP="00171D0F">
            <w:pPr>
              <w:rPr>
                <w:sz w:val="22"/>
                <w:szCs w:val="22"/>
              </w:rPr>
            </w:pPr>
          </w:p>
        </w:tc>
        <w:tc>
          <w:tcPr>
            <w:tcW w:w="718" w:type="dxa"/>
            <w:shd w:val="solid" w:color="7F7F7F" w:fill="auto"/>
            <w:vAlign w:val="center"/>
          </w:tcPr>
          <w:p w14:paraId="4F727657" w14:textId="77777777" w:rsidR="00171D0F" w:rsidRPr="00CC2FFC" w:rsidRDefault="00171D0F" w:rsidP="00171D0F">
            <w:pPr>
              <w:rPr>
                <w:sz w:val="22"/>
                <w:szCs w:val="22"/>
              </w:rPr>
            </w:pPr>
          </w:p>
        </w:tc>
        <w:tc>
          <w:tcPr>
            <w:tcW w:w="669" w:type="dxa"/>
            <w:vAlign w:val="center"/>
          </w:tcPr>
          <w:p w14:paraId="7532BEAB" w14:textId="77777777" w:rsidR="00171D0F" w:rsidRPr="00CC2FFC" w:rsidRDefault="00171D0F" w:rsidP="00171D0F">
            <w:pPr>
              <w:rPr>
                <w:sz w:val="22"/>
                <w:szCs w:val="22"/>
              </w:rPr>
            </w:pPr>
          </w:p>
        </w:tc>
        <w:tc>
          <w:tcPr>
            <w:tcW w:w="677" w:type="dxa"/>
            <w:vAlign w:val="center"/>
          </w:tcPr>
          <w:p w14:paraId="36C9A8DF" w14:textId="77777777" w:rsidR="00171D0F" w:rsidRPr="00CC2FFC" w:rsidRDefault="00171D0F" w:rsidP="00171D0F">
            <w:pPr>
              <w:rPr>
                <w:sz w:val="22"/>
                <w:szCs w:val="22"/>
              </w:rPr>
            </w:pPr>
          </w:p>
        </w:tc>
        <w:tc>
          <w:tcPr>
            <w:tcW w:w="638" w:type="dxa"/>
            <w:vAlign w:val="center"/>
          </w:tcPr>
          <w:p w14:paraId="71604B80" w14:textId="77777777" w:rsidR="00171D0F" w:rsidRPr="00CC2FFC" w:rsidRDefault="00171D0F" w:rsidP="00171D0F">
            <w:pPr>
              <w:rPr>
                <w:sz w:val="22"/>
                <w:szCs w:val="22"/>
              </w:rPr>
            </w:pPr>
          </w:p>
        </w:tc>
        <w:tc>
          <w:tcPr>
            <w:tcW w:w="889" w:type="dxa"/>
            <w:vAlign w:val="center"/>
          </w:tcPr>
          <w:p w14:paraId="163D5B33" w14:textId="77777777" w:rsidR="00171D0F" w:rsidRPr="00CC2FFC" w:rsidRDefault="00171D0F" w:rsidP="00171D0F">
            <w:pPr>
              <w:rPr>
                <w:sz w:val="22"/>
                <w:szCs w:val="22"/>
              </w:rPr>
            </w:pPr>
          </w:p>
        </w:tc>
        <w:tc>
          <w:tcPr>
            <w:tcW w:w="626" w:type="dxa"/>
            <w:vAlign w:val="center"/>
          </w:tcPr>
          <w:p w14:paraId="4AE06401" w14:textId="77777777" w:rsidR="00171D0F" w:rsidRPr="00CC2FFC" w:rsidRDefault="00171D0F" w:rsidP="00171D0F">
            <w:pPr>
              <w:rPr>
                <w:sz w:val="22"/>
                <w:szCs w:val="22"/>
              </w:rPr>
            </w:pPr>
          </w:p>
        </w:tc>
        <w:tc>
          <w:tcPr>
            <w:tcW w:w="590" w:type="dxa"/>
            <w:vAlign w:val="center"/>
          </w:tcPr>
          <w:p w14:paraId="1D696836" w14:textId="77777777" w:rsidR="00171D0F" w:rsidRPr="00CC2FFC" w:rsidRDefault="00171D0F" w:rsidP="00171D0F">
            <w:pPr>
              <w:rPr>
                <w:sz w:val="22"/>
                <w:szCs w:val="22"/>
              </w:rPr>
            </w:pPr>
          </w:p>
        </w:tc>
        <w:tc>
          <w:tcPr>
            <w:tcW w:w="619" w:type="dxa"/>
            <w:vAlign w:val="center"/>
          </w:tcPr>
          <w:p w14:paraId="6FCF9E08" w14:textId="77777777" w:rsidR="00171D0F" w:rsidRPr="00CC2FFC" w:rsidRDefault="00171D0F" w:rsidP="00171D0F">
            <w:pPr>
              <w:rPr>
                <w:sz w:val="22"/>
                <w:szCs w:val="22"/>
              </w:rPr>
            </w:pPr>
          </w:p>
        </w:tc>
        <w:tc>
          <w:tcPr>
            <w:tcW w:w="626" w:type="dxa"/>
            <w:vAlign w:val="center"/>
          </w:tcPr>
          <w:p w14:paraId="0AEE7E83" w14:textId="77777777" w:rsidR="00171D0F" w:rsidRPr="00CC2FFC" w:rsidRDefault="00171D0F" w:rsidP="00171D0F">
            <w:pPr>
              <w:rPr>
                <w:sz w:val="22"/>
                <w:szCs w:val="22"/>
              </w:rPr>
            </w:pPr>
          </w:p>
        </w:tc>
        <w:tc>
          <w:tcPr>
            <w:tcW w:w="686" w:type="dxa"/>
          </w:tcPr>
          <w:p w14:paraId="7A7826C0" w14:textId="77777777" w:rsidR="00171D0F" w:rsidRPr="00CC2FFC" w:rsidRDefault="00171D0F" w:rsidP="00171D0F">
            <w:pPr>
              <w:rPr>
                <w:sz w:val="22"/>
                <w:szCs w:val="22"/>
              </w:rPr>
            </w:pPr>
          </w:p>
        </w:tc>
      </w:tr>
      <w:tr w:rsidR="00171D0F" w:rsidRPr="00CC2FFC" w14:paraId="5A1433EB" w14:textId="77777777" w:rsidTr="00171D0F">
        <w:trPr>
          <w:trHeight w:val="196"/>
        </w:trPr>
        <w:tc>
          <w:tcPr>
            <w:tcW w:w="2206" w:type="dxa"/>
            <w:vAlign w:val="center"/>
          </w:tcPr>
          <w:p w14:paraId="63B4E150" w14:textId="77777777" w:rsidR="00171D0F" w:rsidRPr="00CC2FFC" w:rsidRDefault="00171D0F" w:rsidP="00171D0F">
            <w:pPr>
              <w:rPr>
                <w:b/>
                <w:bCs/>
                <w:sz w:val="22"/>
                <w:szCs w:val="22"/>
              </w:rPr>
            </w:pPr>
            <w:r w:rsidRPr="00CC2FFC">
              <w:rPr>
                <w:b/>
                <w:bCs/>
                <w:sz w:val="22"/>
                <w:szCs w:val="22"/>
              </w:rPr>
              <w:t>Problem Identification</w:t>
            </w:r>
          </w:p>
        </w:tc>
        <w:tc>
          <w:tcPr>
            <w:tcW w:w="632" w:type="dxa"/>
            <w:vAlign w:val="center"/>
          </w:tcPr>
          <w:p w14:paraId="2D34AA62" w14:textId="77777777" w:rsidR="00171D0F" w:rsidRPr="00CC2FFC" w:rsidRDefault="00171D0F" w:rsidP="00171D0F">
            <w:pPr>
              <w:rPr>
                <w:sz w:val="22"/>
                <w:szCs w:val="22"/>
              </w:rPr>
            </w:pPr>
          </w:p>
        </w:tc>
        <w:tc>
          <w:tcPr>
            <w:tcW w:w="718" w:type="dxa"/>
            <w:shd w:val="solid" w:color="FFFFFF" w:fill="auto"/>
            <w:vAlign w:val="center"/>
          </w:tcPr>
          <w:p w14:paraId="58792FCA" w14:textId="77777777" w:rsidR="00171D0F" w:rsidRPr="00CC2FFC" w:rsidRDefault="00171D0F" w:rsidP="00171D0F">
            <w:pPr>
              <w:rPr>
                <w:sz w:val="22"/>
                <w:szCs w:val="22"/>
              </w:rPr>
            </w:pPr>
          </w:p>
        </w:tc>
        <w:tc>
          <w:tcPr>
            <w:tcW w:w="669" w:type="dxa"/>
            <w:shd w:val="solid" w:color="767171" w:fill="auto"/>
            <w:vAlign w:val="center"/>
          </w:tcPr>
          <w:p w14:paraId="3C2B4F72" w14:textId="77777777" w:rsidR="00171D0F" w:rsidRPr="00CC2FFC" w:rsidRDefault="00171D0F" w:rsidP="00171D0F">
            <w:pPr>
              <w:rPr>
                <w:sz w:val="22"/>
                <w:szCs w:val="22"/>
              </w:rPr>
            </w:pPr>
          </w:p>
        </w:tc>
        <w:tc>
          <w:tcPr>
            <w:tcW w:w="677" w:type="dxa"/>
            <w:vAlign w:val="center"/>
          </w:tcPr>
          <w:p w14:paraId="649393F1" w14:textId="77777777" w:rsidR="00171D0F" w:rsidRPr="00CC2FFC" w:rsidRDefault="00171D0F" w:rsidP="00171D0F">
            <w:pPr>
              <w:rPr>
                <w:sz w:val="22"/>
                <w:szCs w:val="22"/>
              </w:rPr>
            </w:pPr>
          </w:p>
        </w:tc>
        <w:tc>
          <w:tcPr>
            <w:tcW w:w="638" w:type="dxa"/>
            <w:vAlign w:val="center"/>
          </w:tcPr>
          <w:p w14:paraId="0C9F61FD" w14:textId="77777777" w:rsidR="00171D0F" w:rsidRPr="00CC2FFC" w:rsidRDefault="00171D0F" w:rsidP="00171D0F">
            <w:pPr>
              <w:rPr>
                <w:sz w:val="22"/>
                <w:szCs w:val="22"/>
              </w:rPr>
            </w:pPr>
          </w:p>
        </w:tc>
        <w:tc>
          <w:tcPr>
            <w:tcW w:w="889" w:type="dxa"/>
            <w:vAlign w:val="center"/>
          </w:tcPr>
          <w:p w14:paraId="597EEDCB" w14:textId="77777777" w:rsidR="00171D0F" w:rsidRPr="00CC2FFC" w:rsidRDefault="00171D0F" w:rsidP="00171D0F">
            <w:pPr>
              <w:rPr>
                <w:sz w:val="22"/>
                <w:szCs w:val="22"/>
              </w:rPr>
            </w:pPr>
          </w:p>
        </w:tc>
        <w:tc>
          <w:tcPr>
            <w:tcW w:w="626" w:type="dxa"/>
            <w:vAlign w:val="center"/>
          </w:tcPr>
          <w:p w14:paraId="75755823" w14:textId="77777777" w:rsidR="00171D0F" w:rsidRPr="00CC2FFC" w:rsidRDefault="00171D0F" w:rsidP="00171D0F">
            <w:pPr>
              <w:rPr>
                <w:sz w:val="22"/>
                <w:szCs w:val="22"/>
              </w:rPr>
            </w:pPr>
          </w:p>
        </w:tc>
        <w:tc>
          <w:tcPr>
            <w:tcW w:w="590" w:type="dxa"/>
            <w:vAlign w:val="center"/>
          </w:tcPr>
          <w:p w14:paraId="31C33D4A" w14:textId="77777777" w:rsidR="00171D0F" w:rsidRPr="00CC2FFC" w:rsidRDefault="00171D0F" w:rsidP="00171D0F">
            <w:pPr>
              <w:rPr>
                <w:sz w:val="22"/>
                <w:szCs w:val="22"/>
              </w:rPr>
            </w:pPr>
          </w:p>
        </w:tc>
        <w:tc>
          <w:tcPr>
            <w:tcW w:w="619" w:type="dxa"/>
            <w:vAlign w:val="center"/>
          </w:tcPr>
          <w:p w14:paraId="2A12FC0D" w14:textId="77777777" w:rsidR="00171D0F" w:rsidRPr="00CC2FFC" w:rsidRDefault="00171D0F" w:rsidP="00171D0F">
            <w:pPr>
              <w:rPr>
                <w:sz w:val="22"/>
                <w:szCs w:val="22"/>
              </w:rPr>
            </w:pPr>
          </w:p>
        </w:tc>
        <w:tc>
          <w:tcPr>
            <w:tcW w:w="626" w:type="dxa"/>
            <w:vAlign w:val="center"/>
          </w:tcPr>
          <w:p w14:paraId="355C5318" w14:textId="77777777" w:rsidR="00171D0F" w:rsidRPr="00CC2FFC" w:rsidRDefault="00171D0F" w:rsidP="00171D0F">
            <w:pPr>
              <w:rPr>
                <w:sz w:val="22"/>
                <w:szCs w:val="22"/>
              </w:rPr>
            </w:pPr>
          </w:p>
        </w:tc>
        <w:tc>
          <w:tcPr>
            <w:tcW w:w="686" w:type="dxa"/>
          </w:tcPr>
          <w:p w14:paraId="31EC876D" w14:textId="77777777" w:rsidR="00171D0F" w:rsidRPr="00CC2FFC" w:rsidRDefault="00171D0F" w:rsidP="00171D0F">
            <w:pPr>
              <w:rPr>
                <w:sz w:val="22"/>
                <w:szCs w:val="22"/>
              </w:rPr>
            </w:pPr>
          </w:p>
        </w:tc>
      </w:tr>
      <w:tr w:rsidR="00171D0F" w:rsidRPr="00CC2FFC" w14:paraId="7DE8697B" w14:textId="77777777" w:rsidTr="00171D0F">
        <w:trPr>
          <w:trHeight w:val="304"/>
        </w:trPr>
        <w:tc>
          <w:tcPr>
            <w:tcW w:w="2206" w:type="dxa"/>
            <w:vAlign w:val="center"/>
          </w:tcPr>
          <w:p w14:paraId="5418979C" w14:textId="77777777" w:rsidR="00171D0F" w:rsidRPr="00CC2FFC" w:rsidRDefault="00171D0F" w:rsidP="00171D0F">
            <w:pPr>
              <w:rPr>
                <w:b/>
                <w:bCs/>
                <w:sz w:val="22"/>
                <w:szCs w:val="22"/>
              </w:rPr>
            </w:pPr>
            <w:r w:rsidRPr="00CC2FFC">
              <w:rPr>
                <w:b/>
                <w:bCs/>
                <w:sz w:val="22"/>
                <w:szCs w:val="22"/>
              </w:rPr>
              <w:t>System Requirements Specification</w:t>
            </w:r>
          </w:p>
        </w:tc>
        <w:tc>
          <w:tcPr>
            <w:tcW w:w="632" w:type="dxa"/>
            <w:vAlign w:val="center"/>
          </w:tcPr>
          <w:p w14:paraId="4E7D2253" w14:textId="77777777" w:rsidR="00171D0F" w:rsidRPr="00CC2FFC" w:rsidRDefault="00171D0F" w:rsidP="00171D0F">
            <w:pPr>
              <w:rPr>
                <w:sz w:val="22"/>
                <w:szCs w:val="22"/>
              </w:rPr>
            </w:pPr>
          </w:p>
        </w:tc>
        <w:tc>
          <w:tcPr>
            <w:tcW w:w="718" w:type="dxa"/>
            <w:vAlign w:val="center"/>
          </w:tcPr>
          <w:p w14:paraId="319A9E26" w14:textId="77777777" w:rsidR="00171D0F" w:rsidRPr="00CC2FFC" w:rsidRDefault="00171D0F" w:rsidP="00171D0F">
            <w:pPr>
              <w:rPr>
                <w:sz w:val="22"/>
                <w:szCs w:val="22"/>
              </w:rPr>
            </w:pPr>
          </w:p>
        </w:tc>
        <w:tc>
          <w:tcPr>
            <w:tcW w:w="669" w:type="dxa"/>
            <w:vAlign w:val="center"/>
          </w:tcPr>
          <w:p w14:paraId="13B1E309" w14:textId="77777777" w:rsidR="00171D0F" w:rsidRPr="00CC2FFC" w:rsidRDefault="00171D0F" w:rsidP="00171D0F">
            <w:pPr>
              <w:rPr>
                <w:sz w:val="22"/>
                <w:szCs w:val="22"/>
              </w:rPr>
            </w:pPr>
          </w:p>
        </w:tc>
        <w:tc>
          <w:tcPr>
            <w:tcW w:w="677" w:type="dxa"/>
            <w:shd w:val="solid" w:color="7F7F7F" w:fill="auto"/>
            <w:vAlign w:val="center"/>
          </w:tcPr>
          <w:p w14:paraId="2A5F91D5" w14:textId="77777777" w:rsidR="00171D0F" w:rsidRPr="00CC2FFC" w:rsidRDefault="00171D0F" w:rsidP="00171D0F">
            <w:pPr>
              <w:rPr>
                <w:sz w:val="22"/>
                <w:szCs w:val="22"/>
              </w:rPr>
            </w:pPr>
          </w:p>
        </w:tc>
        <w:tc>
          <w:tcPr>
            <w:tcW w:w="638" w:type="dxa"/>
            <w:shd w:val="solid" w:color="7F7F7F" w:fill="auto"/>
            <w:vAlign w:val="center"/>
          </w:tcPr>
          <w:p w14:paraId="2F6A6FBF" w14:textId="77777777" w:rsidR="00171D0F" w:rsidRPr="00CC2FFC" w:rsidRDefault="00171D0F" w:rsidP="00171D0F">
            <w:pPr>
              <w:rPr>
                <w:sz w:val="22"/>
                <w:szCs w:val="22"/>
              </w:rPr>
            </w:pPr>
          </w:p>
        </w:tc>
        <w:tc>
          <w:tcPr>
            <w:tcW w:w="889" w:type="dxa"/>
            <w:vAlign w:val="center"/>
          </w:tcPr>
          <w:p w14:paraId="214DC449" w14:textId="77777777" w:rsidR="00171D0F" w:rsidRPr="00CC2FFC" w:rsidRDefault="00171D0F" w:rsidP="00171D0F">
            <w:pPr>
              <w:rPr>
                <w:sz w:val="22"/>
                <w:szCs w:val="22"/>
              </w:rPr>
            </w:pPr>
          </w:p>
        </w:tc>
        <w:tc>
          <w:tcPr>
            <w:tcW w:w="626" w:type="dxa"/>
            <w:vAlign w:val="center"/>
          </w:tcPr>
          <w:p w14:paraId="3F6FEC73" w14:textId="77777777" w:rsidR="00171D0F" w:rsidRPr="00CC2FFC" w:rsidRDefault="00171D0F" w:rsidP="00171D0F">
            <w:pPr>
              <w:rPr>
                <w:sz w:val="22"/>
                <w:szCs w:val="22"/>
              </w:rPr>
            </w:pPr>
          </w:p>
        </w:tc>
        <w:tc>
          <w:tcPr>
            <w:tcW w:w="590" w:type="dxa"/>
            <w:vAlign w:val="center"/>
          </w:tcPr>
          <w:p w14:paraId="43CEE001" w14:textId="77777777" w:rsidR="00171D0F" w:rsidRPr="00CC2FFC" w:rsidRDefault="00171D0F" w:rsidP="00171D0F">
            <w:pPr>
              <w:rPr>
                <w:sz w:val="22"/>
                <w:szCs w:val="22"/>
              </w:rPr>
            </w:pPr>
          </w:p>
        </w:tc>
        <w:tc>
          <w:tcPr>
            <w:tcW w:w="619" w:type="dxa"/>
            <w:vAlign w:val="center"/>
          </w:tcPr>
          <w:p w14:paraId="7274533D" w14:textId="77777777" w:rsidR="00171D0F" w:rsidRPr="00CC2FFC" w:rsidRDefault="00171D0F" w:rsidP="00171D0F">
            <w:pPr>
              <w:rPr>
                <w:sz w:val="22"/>
                <w:szCs w:val="22"/>
              </w:rPr>
            </w:pPr>
          </w:p>
        </w:tc>
        <w:tc>
          <w:tcPr>
            <w:tcW w:w="626" w:type="dxa"/>
            <w:vAlign w:val="center"/>
          </w:tcPr>
          <w:p w14:paraId="73AA32EF" w14:textId="77777777" w:rsidR="00171D0F" w:rsidRPr="00CC2FFC" w:rsidRDefault="00171D0F" w:rsidP="00171D0F">
            <w:pPr>
              <w:rPr>
                <w:sz w:val="22"/>
                <w:szCs w:val="22"/>
              </w:rPr>
            </w:pPr>
          </w:p>
        </w:tc>
        <w:tc>
          <w:tcPr>
            <w:tcW w:w="686" w:type="dxa"/>
          </w:tcPr>
          <w:p w14:paraId="6370EAB1" w14:textId="77777777" w:rsidR="00171D0F" w:rsidRPr="00CC2FFC" w:rsidRDefault="00171D0F" w:rsidP="00171D0F">
            <w:pPr>
              <w:rPr>
                <w:sz w:val="22"/>
                <w:szCs w:val="22"/>
              </w:rPr>
            </w:pPr>
          </w:p>
        </w:tc>
      </w:tr>
      <w:tr w:rsidR="00171D0F" w:rsidRPr="00CC2FFC" w14:paraId="23584556" w14:textId="77777777" w:rsidTr="00171D0F">
        <w:trPr>
          <w:trHeight w:val="304"/>
        </w:trPr>
        <w:tc>
          <w:tcPr>
            <w:tcW w:w="2206" w:type="dxa"/>
            <w:vAlign w:val="center"/>
          </w:tcPr>
          <w:p w14:paraId="58238413" w14:textId="77777777" w:rsidR="00171D0F" w:rsidRPr="00CC2FFC" w:rsidRDefault="00171D0F" w:rsidP="00171D0F">
            <w:pPr>
              <w:jc w:val="left"/>
              <w:rPr>
                <w:b/>
                <w:bCs/>
                <w:sz w:val="22"/>
                <w:szCs w:val="22"/>
              </w:rPr>
            </w:pPr>
            <w:r w:rsidRPr="00CC2FFC">
              <w:rPr>
                <w:b/>
                <w:bCs/>
                <w:sz w:val="22"/>
                <w:szCs w:val="22"/>
              </w:rPr>
              <w:t>System Design Specification</w:t>
            </w:r>
          </w:p>
        </w:tc>
        <w:tc>
          <w:tcPr>
            <w:tcW w:w="632" w:type="dxa"/>
            <w:vAlign w:val="center"/>
          </w:tcPr>
          <w:p w14:paraId="658EB86C" w14:textId="77777777" w:rsidR="00171D0F" w:rsidRPr="00CC2FFC" w:rsidRDefault="00171D0F" w:rsidP="00171D0F">
            <w:pPr>
              <w:rPr>
                <w:sz w:val="22"/>
                <w:szCs w:val="22"/>
              </w:rPr>
            </w:pPr>
          </w:p>
        </w:tc>
        <w:tc>
          <w:tcPr>
            <w:tcW w:w="718" w:type="dxa"/>
            <w:vAlign w:val="center"/>
          </w:tcPr>
          <w:p w14:paraId="2F45FA2D" w14:textId="77777777" w:rsidR="00171D0F" w:rsidRPr="00CC2FFC" w:rsidRDefault="00171D0F" w:rsidP="00171D0F">
            <w:pPr>
              <w:rPr>
                <w:sz w:val="22"/>
                <w:szCs w:val="22"/>
              </w:rPr>
            </w:pPr>
          </w:p>
        </w:tc>
        <w:tc>
          <w:tcPr>
            <w:tcW w:w="669" w:type="dxa"/>
            <w:vAlign w:val="center"/>
          </w:tcPr>
          <w:p w14:paraId="2A9B5C40" w14:textId="77777777" w:rsidR="00171D0F" w:rsidRPr="00CC2FFC" w:rsidRDefault="00171D0F" w:rsidP="00171D0F">
            <w:pPr>
              <w:rPr>
                <w:sz w:val="22"/>
                <w:szCs w:val="22"/>
              </w:rPr>
            </w:pPr>
          </w:p>
        </w:tc>
        <w:tc>
          <w:tcPr>
            <w:tcW w:w="677" w:type="dxa"/>
            <w:vAlign w:val="center"/>
          </w:tcPr>
          <w:p w14:paraId="252EDD2A" w14:textId="77777777" w:rsidR="00171D0F" w:rsidRPr="00CC2FFC" w:rsidRDefault="00171D0F" w:rsidP="00171D0F">
            <w:pPr>
              <w:rPr>
                <w:sz w:val="22"/>
                <w:szCs w:val="22"/>
              </w:rPr>
            </w:pPr>
          </w:p>
        </w:tc>
        <w:tc>
          <w:tcPr>
            <w:tcW w:w="638" w:type="dxa"/>
            <w:shd w:val="solid" w:color="FFFFFF" w:fill="auto"/>
            <w:vAlign w:val="center"/>
          </w:tcPr>
          <w:p w14:paraId="11E76CE7" w14:textId="77777777" w:rsidR="00171D0F" w:rsidRPr="00CC2FFC" w:rsidRDefault="00171D0F" w:rsidP="00171D0F">
            <w:pPr>
              <w:rPr>
                <w:sz w:val="22"/>
                <w:szCs w:val="22"/>
              </w:rPr>
            </w:pPr>
          </w:p>
        </w:tc>
        <w:tc>
          <w:tcPr>
            <w:tcW w:w="889" w:type="dxa"/>
            <w:shd w:val="solid" w:color="7F7F7F" w:fill="auto"/>
            <w:vAlign w:val="center"/>
          </w:tcPr>
          <w:p w14:paraId="764988D2" w14:textId="77777777" w:rsidR="00171D0F" w:rsidRPr="00CC2FFC" w:rsidRDefault="00171D0F" w:rsidP="00171D0F">
            <w:pPr>
              <w:rPr>
                <w:sz w:val="22"/>
                <w:szCs w:val="22"/>
              </w:rPr>
            </w:pPr>
          </w:p>
        </w:tc>
        <w:tc>
          <w:tcPr>
            <w:tcW w:w="626" w:type="dxa"/>
            <w:vAlign w:val="center"/>
          </w:tcPr>
          <w:p w14:paraId="7E12D540" w14:textId="77777777" w:rsidR="00171D0F" w:rsidRPr="00CC2FFC" w:rsidRDefault="00171D0F" w:rsidP="00171D0F">
            <w:pPr>
              <w:rPr>
                <w:sz w:val="22"/>
                <w:szCs w:val="22"/>
              </w:rPr>
            </w:pPr>
          </w:p>
        </w:tc>
        <w:tc>
          <w:tcPr>
            <w:tcW w:w="590" w:type="dxa"/>
            <w:vAlign w:val="center"/>
          </w:tcPr>
          <w:p w14:paraId="338BE6EC" w14:textId="77777777" w:rsidR="00171D0F" w:rsidRPr="00CC2FFC" w:rsidRDefault="00171D0F" w:rsidP="00171D0F">
            <w:pPr>
              <w:rPr>
                <w:sz w:val="22"/>
                <w:szCs w:val="22"/>
              </w:rPr>
            </w:pPr>
          </w:p>
        </w:tc>
        <w:tc>
          <w:tcPr>
            <w:tcW w:w="619" w:type="dxa"/>
            <w:vAlign w:val="center"/>
          </w:tcPr>
          <w:p w14:paraId="1926AA27" w14:textId="77777777" w:rsidR="00171D0F" w:rsidRPr="00CC2FFC" w:rsidRDefault="00171D0F" w:rsidP="00171D0F">
            <w:pPr>
              <w:rPr>
                <w:sz w:val="22"/>
                <w:szCs w:val="22"/>
              </w:rPr>
            </w:pPr>
          </w:p>
        </w:tc>
        <w:tc>
          <w:tcPr>
            <w:tcW w:w="626" w:type="dxa"/>
            <w:vAlign w:val="center"/>
          </w:tcPr>
          <w:p w14:paraId="7B5A5967" w14:textId="77777777" w:rsidR="00171D0F" w:rsidRPr="00CC2FFC" w:rsidRDefault="00171D0F" w:rsidP="00171D0F">
            <w:pPr>
              <w:rPr>
                <w:sz w:val="22"/>
                <w:szCs w:val="22"/>
              </w:rPr>
            </w:pPr>
          </w:p>
        </w:tc>
        <w:tc>
          <w:tcPr>
            <w:tcW w:w="686" w:type="dxa"/>
          </w:tcPr>
          <w:p w14:paraId="5424D04F" w14:textId="77777777" w:rsidR="00171D0F" w:rsidRPr="00CC2FFC" w:rsidRDefault="00171D0F" w:rsidP="00171D0F">
            <w:pPr>
              <w:rPr>
                <w:sz w:val="22"/>
                <w:szCs w:val="22"/>
              </w:rPr>
            </w:pPr>
          </w:p>
        </w:tc>
      </w:tr>
      <w:tr w:rsidR="00171D0F" w:rsidRPr="00CC2FFC" w14:paraId="594BC436" w14:textId="77777777" w:rsidTr="00171D0F">
        <w:trPr>
          <w:trHeight w:val="304"/>
        </w:trPr>
        <w:tc>
          <w:tcPr>
            <w:tcW w:w="2206" w:type="dxa"/>
            <w:vAlign w:val="center"/>
          </w:tcPr>
          <w:p w14:paraId="0C68B788" w14:textId="77777777" w:rsidR="00171D0F" w:rsidRPr="00CC2FFC" w:rsidRDefault="00171D0F" w:rsidP="00171D0F">
            <w:pPr>
              <w:rPr>
                <w:b/>
                <w:bCs/>
                <w:sz w:val="22"/>
                <w:szCs w:val="22"/>
              </w:rPr>
            </w:pPr>
            <w:r w:rsidRPr="00CC2FFC">
              <w:rPr>
                <w:b/>
                <w:bCs/>
                <w:sz w:val="22"/>
                <w:szCs w:val="22"/>
              </w:rPr>
              <w:t>System Development</w:t>
            </w:r>
          </w:p>
        </w:tc>
        <w:tc>
          <w:tcPr>
            <w:tcW w:w="632" w:type="dxa"/>
            <w:vAlign w:val="center"/>
          </w:tcPr>
          <w:p w14:paraId="2855943B" w14:textId="77777777" w:rsidR="00171D0F" w:rsidRPr="00CC2FFC" w:rsidRDefault="00171D0F" w:rsidP="00171D0F">
            <w:pPr>
              <w:rPr>
                <w:sz w:val="22"/>
                <w:szCs w:val="22"/>
              </w:rPr>
            </w:pPr>
          </w:p>
        </w:tc>
        <w:tc>
          <w:tcPr>
            <w:tcW w:w="718" w:type="dxa"/>
            <w:vAlign w:val="center"/>
          </w:tcPr>
          <w:p w14:paraId="76245B45" w14:textId="77777777" w:rsidR="00171D0F" w:rsidRPr="00CC2FFC" w:rsidRDefault="00171D0F" w:rsidP="00171D0F">
            <w:pPr>
              <w:rPr>
                <w:sz w:val="22"/>
                <w:szCs w:val="22"/>
              </w:rPr>
            </w:pPr>
          </w:p>
        </w:tc>
        <w:tc>
          <w:tcPr>
            <w:tcW w:w="669" w:type="dxa"/>
            <w:vAlign w:val="center"/>
          </w:tcPr>
          <w:p w14:paraId="6BCE5CFA" w14:textId="77777777" w:rsidR="00171D0F" w:rsidRPr="00CC2FFC" w:rsidRDefault="00171D0F" w:rsidP="00171D0F">
            <w:pPr>
              <w:rPr>
                <w:sz w:val="22"/>
                <w:szCs w:val="22"/>
              </w:rPr>
            </w:pPr>
          </w:p>
        </w:tc>
        <w:tc>
          <w:tcPr>
            <w:tcW w:w="677" w:type="dxa"/>
            <w:vAlign w:val="center"/>
          </w:tcPr>
          <w:p w14:paraId="66D1C6D9" w14:textId="77777777" w:rsidR="00171D0F" w:rsidRPr="00CC2FFC" w:rsidRDefault="00171D0F" w:rsidP="00171D0F">
            <w:pPr>
              <w:rPr>
                <w:sz w:val="22"/>
                <w:szCs w:val="22"/>
              </w:rPr>
            </w:pPr>
          </w:p>
        </w:tc>
        <w:tc>
          <w:tcPr>
            <w:tcW w:w="638" w:type="dxa"/>
            <w:vAlign w:val="center"/>
          </w:tcPr>
          <w:p w14:paraId="18C65F8E" w14:textId="77777777" w:rsidR="00171D0F" w:rsidRPr="00CC2FFC" w:rsidRDefault="00171D0F" w:rsidP="00171D0F">
            <w:pPr>
              <w:rPr>
                <w:sz w:val="22"/>
                <w:szCs w:val="22"/>
              </w:rPr>
            </w:pPr>
          </w:p>
        </w:tc>
        <w:tc>
          <w:tcPr>
            <w:tcW w:w="889" w:type="dxa"/>
            <w:shd w:val="solid" w:color="FFFFFF" w:fill="auto"/>
            <w:vAlign w:val="center"/>
          </w:tcPr>
          <w:p w14:paraId="0D4C9392" w14:textId="77777777" w:rsidR="00171D0F" w:rsidRPr="00CC2FFC" w:rsidRDefault="00171D0F" w:rsidP="00171D0F">
            <w:pPr>
              <w:rPr>
                <w:sz w:val="22"/>
                <w:szCs w:val="22"/>
              </w:rPr>
            </w:pPr>
          </w:p>
        </w:tc>
        <w:tc>
          <w:tcPr>
            <w:tcW w:w="626" w:type="dxa"/>
            <w:shd w:val="solid" w:color="767171" w:fill="auto"/>
            <w:vAlign w:val="center"/>
          </w:tcPr>
          <w:p w14:paraId="4DC5F85E" w14:textId="77777777" w:rsidR="00171D0F" w:rsidRPr="00CC2FFC" w:rsidRDefault="00171D0F" w:rsidP="00171D0F">
            <w:pPr>
              <w:rPr>
                <w:sz w:val="22"/>
                <w:szCs w:val="22"/>
              </w:rPr>
            </w:pPr>
          </w:p>
        </w:tc>
        <w:tc>
          <w:tcPr>
            <w:tcW w:w="590" w:type="dxa"/>
            <w:shd w:val="solid" w:color="767171" w:fill="auto"/>
            <w:vAlign w:val="center"/>
          </w:tcPr>
          <w:p w14:paraId="3ED60E0F" w14:textId="77777777" w:rsidR="00171D0F" w:rsidRPr="00CC2FFC" w:rsidRDefault="00171D0F" w:rsidP="00171D0F">
            <w:pPr>
              <w:rPr>
                <w:sz w:val="22"/>
                <w:szCs w:val="22"/>
              </w:rPr>
            </w:pPr>
          </w:p>
        </w:tc>
        <w:tc>
          <w:tcPr>
            <w:tcW w:w="619" w:type="dxa"/>
            <w:shd w:val="solid" w:color="7F7F7F" w:fill="auto"/>
            <w:vAlign w:val="center"/>
          </w:tcPr>
          <w:p w14:paraId="34E61C1C" w14:textId="77777777" w:rsidR="00171D0F" w:rsidRPr="00CC2FFC" w:rsidRDefault="00171D0F" w:rsidP="00171D0F">
            <w:pPr>
              <w:rPr>
                <w:sz w:val="22"/>
                <w:szCs w:val="22"/>
              </w:rPr>
            </w:pPr>
          </w:p>
        </w:tc>
        <w:tc>
          <w:tcPr>
            <w:tcW w:w="626" w:type="dxa"/>
            <w:vAlign w:val="center"/>
          </w:tcPr>
          <w:p w14:paraId="7AD11CA9" w14:textId="77777777" w:rsidR="00171D0F" w:rsidRPr="00CC2FFC" w:rsidRDefault="00171D0F" w:rsidP="00171D0F">
            <w:pPr>
              <w:rPr>
                <w:sz w:val="22"/>
                <w:szCs w:val="22"/>
              </w:rPr>
            </w:pPr>
          </w:p>
        </w:tc>
        <w:tc>
          <w:tcPr>
            <w:tcW w:w="686" w:type="dxa"/>
          </w:tcPr>
          <w:p w14:paraId="43456BF7" w14:textId="77777777" w:rsidR="00171D0F" w:rsidRPr="00CC2FFC" w:rsidRDefault="00171D0F" w:rsidP="00171D0F">
            <w:pPr>
              <w:rPr>
                <w:sz w:val="22"/>
                <w:szCs w:val="22"/>
              </w:rPr>
            </w:pPr>
          </w:p>
        </w:tc>
      </w:tr>
      <w:tr w:rsidR="00171D0F" w:rsidRPr="00CC2FFC" w14:paraId="1753EF36" w14:textId="77777777" w:rsidTr="00171D0F">
        <w:trPr>
          <w:trHeight w:val="63"/>
        </w:trPr>
        <w:tc>
          <w:tcPr>
            <w:tcW w:w="2206" w:type="dxa"/>
            <w:vAlign w:val="center"/>
          </w:tcPr>
          <w:p w14:paraId="4AB33185" w14:textId="77777777" w:rsidR="00171D0F" w:rsidRPr="00CC2FFC" w:rsidRDefault="00171D0F" w:rsidP="00171D0F">
            <w:pPr>
              <w:rPr>
                <w:b/>
                <w:bCs/>
                <w:sz w:val="22"/>
                <w:szCs w:val="22"/>
              </w:rPr>
            </w:pPr>
            <w:r w:rsidRPr="00CC2FFC">
              <w:rPr>
                <w:b/>
                <w:bCs/>
                <w:sz w:val="22"/>
                <w:szCs w:val="22"/>
              </w:rPr>
              <w:t>System Testing</w:t>
            </w:r>
          </w:p>
        </w:tc>
        <w:tc>
          <w:tcPr>
            <w:tcW w:w="632" w:type="dxa"/>
            <w:vAlign w:val="center"/>
          </w:tcPr>
          <w:p w14:paraId="577F965A" w14:textId="77777777" w:rsidR="00171D0F" w:rsidRPr="00CC2FFC" w:rsidRDefault="00171D0F" w:rsidP="00171D0F">
            <w:pPr>
              <w:rPr>
                <w:sz w:val="22"/>
                <w:szCs w:val="22"/>
              </w:rPr>
            </w:pPr>
          </w:p>
        </w:tc>
        <w:tc>
          <w:tcPr>
            <w:tcW w:w="718" w:type="dxa"/>
            <w:vAlign w:val="center"/>
          </w:tcPr>
          <w:p w14:paraId="54B7EF22" w14:textId="77777777" w:rsidR="00171D0F" w:rsidRPr="00CC2FFC" w:rsidRDefault="00171D0F" w:rsidP="00171D0F">
            <w:pPr>
              <w:rPr>
                <w:sz w:val="22"/>
                <w:szCs w:val="22"/>
              </w:rPr>
            </w:pPr>
          </w:p>
        </w:tc>
        <w:tc>
          <w:tcPr>
            <w:tcW w:w="669" w:type="dxa"/>
            <w:vAlign w:val="center"/>
          </w:tcPr>
          <w:p w14:paraId="2F5DCF88" w14:textId="77777777" w:rsidR="00171D0F" w:rsidRPr="00CC2FFC" w:rsidRDefault="00171D0F" w:rsidP="00171D0F">
            <w:pPr>
              <w:rPr>
                <w:sz w:val="22"/>
                <w:szCs w:val="22"/>
              </w:rPr>
            </w:pPr>
          </w:p>
        </w:tc>
        <w:tc>
          <w:tcPr>
            <w:tcW w:w="677" w:type="dxa"/>
            <w:vAlign w:val="center"/>
          </w:tcPr>
          <w:p w14:paraId="3CEF68A0" w14:textId="77777777" w:rsidR="00171D0F" w:rsidRPr="00CC2FFC" w:rsidRDefault="00171D0F" w:rsidP="00171D0F">
            <w:pPr>
              <w:rPr>
                <w:sz w:val="22"/>
                <w:szCs w:val="22"/>
              </w:rPr>
            </w:pPr>
          </w:p>
        </w:tc>
        <w:tc>
          <w:tcPr>
            <w:tcW w:w="638" w:type="dxa"/>
            <w:vAlign w:val="center"/>
          </w:tcPr>
          <w:p w14:paraId="478DA242" w14:textId="77777777" w:rsidR="00171D0F" w:rsidRPr="00CC2FFC" w:rsidRDefault="00171D0F" w:rsidP="00171D0F">
            <w:pPr>
              <w:rPr>
                <w:sz w:val="22"/>
                <w:szCs w:val="22"/>
              </w:rPr>
            </w:pPr>
          </w:p>
        </w:tc>
        <w:tc>
          <w:tcPr>
            <w:tcW w:w="889" w:type="dxa"/>
            <w:vAlign w:val="center"/>
          </w:tcPr>
          <w:p w14:paraId="1F96998B" w14:textId="77777777" w:rsidR="00171D0F" w:rsidRPr="00CC2FFC" w:rsidRDefault="00171D0F" w:rsidP="00171D0F">
            <w:pPr>
              <w:rPr>
                <w:sz w:val="22"/>
                <w:szCs w:val="22"/>
              </w:rPr>
            </w:pPr>
          </w:p>
        </w:tc>
        <w:tc>
          <w:tcPr>
            <w:tcW w:w="626" w:type="dxa"/>
            <w:vAlign w:val="center"/>
          </w:tcPr>
          <w:p w14:paraId="6F8D1B9F" w14:textId="77777777" w:rsidR="00171D0F" w:rsidRPr="00CC2FFC" w:rsidRDefault="00171D0F" w:rsidP="00171D0F">
            <w:pPr>
              <w:rPr>
                <w:sz w:val="22"/>
                <w:szCs w:val="22"/>
              </w:rPr>
            </w:pPr>
          </w:p>
        </w:tc>
        <w:tc>
          <w:tcPr>
            <w:tcW w:w="590" w:type="dxa"/>
            <w:vAlign w:val="center"/>
          </w:tcPr>
          <w:p w14:paraId="13699076" w14:textId="77777777" w:rsidR="00171D0F" w:rsidRPr="00CC2FFC" w:rsidRDefault="00171D0F" w:rsidP="00171D0F">
            <w:pPr>
              <w:rPr>
                <w:sz w:val="22"/>
                <w:szCs w:val="22"/>
              </w:rPr>
            </w:pPr>
          </w:p>
        </w:tc>
        <w:tc>
          <w:tcPr>
            <w:tcW w:w="619" w:type="dxa"/>
            <w:shd w:val="clear" w:color="auto" w:fill="auto"/>
            <w:vAlign w:val="center"/>
          </w:tcPr>
          <w:p w14:paraId="53D7AF58" w14:textId="77777777" w:rsidR="00171D0F" w:rsidRPr="00CC2FFC" w:rsidRDefault="00171D0F" w:rsidP="00171D0F">
            <w:pPr>
              <w:rPr>
                <w:sz w:val="22"/>
                <w:szCs w:val="22"/>
              </w:rPr>
            </w:pPr>
          </w:p>
        </w:tc>
        <w:tc>
          <w:tcPr>
            <w:tcW w:w="626" w:type="dxa"/>
            <w:shd w:val="solid" w:color="767171" w:fill="auto"/>
            <w:vAlign w:val="center"/>
          </w:tcPr>
          <w:p w14:paraId="146EB0D1" w14:textId="77777777" w:rsidR="00171D0F" w:rsidRPr="00CC2FFC" w:rsidRDefault="00171D0F" w:rsidP="00171D0F">
            <w:pPr>
              <w:rPr>
                <w:sz w:val="22"/>
                <w:szCs w:val="22"/>
              </w:rPr>
            </w:pPr>
          </w:p>
        </w:tc>
        <w:tc>
          <w:tcPr>
            <w:tcW w:w="686" w:type="dxa"/>
            <w:shd w:val="solid" w:color="767171" w:fill="auto"/>
          </w:tcPr>
          <w:p w14:paraId="75820057" w14:textId="77777777" w:rsidR="00171D0F" w:rsidRPr="00CC2FFC" w:rsidRDefault="00171D0F" w:rsidP="00171D0F">
            <w:pPr>
              <w:keepNext/>
              <w:rPr>
                <w:sz w:val="22"/>
                <w:szCs w:val="22"/>
              </w:rPr>
            </w:pPr>
          </w:p>
        </w:tc>
      </w:tr>
    </w:tbl>
    <w:p w14:paraId="09474704" w14:textId="11B6D846" w:rsidR="009A3095" w:rsidRDefault="009A3095" w:rsidP="00C10F0C">
      <w:pPr>
        <w:rPr>
          <w:sz w:val="22"/>
          <w:szCs w:val="22"/>
        </w:rPr>
      </w:pPr>
    </w:p>
    <w:p w14:paraId="3C79A5D4" w14:textId="498AD187" w:rsidR="00421E87" w:rsidRPr="00BE37E9" w:rsidRDefault="00421E87" w:rsidP="00421E87">
      <w:pPr>
        <w:pStyle w:val="Heading1"/>
        <w:rPr>
          <w:rFonts w:eastAsia="Times New Roman"/>
          <w:b/>
          <w:bCs/>
          <w:lang w:eastAsia="en-US"/>
        </w:rPr>
      </w:pPr>
      <w:bookmarkStart w:id="23" w:name="_Toc105778679"/>
      <w:r w:rsidRPr="00997F25">
        <w:rPr>
          <w:rFonts w:ascii="Times New Roman" w:eastAsia="Times New Roman" w:hAnsi="Times New Roman" w:cs="Times New Roman"/>
          <w:b/>
          <w:bCs/>
          <w:sz w:val="28"/>
          <w:szCs w:val="28"/>
          <w:lang w:eastAsia="en-US"/>
        </w:rPr>
        <w:t>12.0</w:t>
      </w:r>
      <w:r>
        <w:rPr>
          <w:rFonts w:ascii="Times New Roman" w:eastAsia="Times New Roman" w:hAnsi="Times New Roman" w:cs="Times New Roman"/>
          <w:b/>
          <w:bCs/>
          <w:sz w:val="28"/>
          <w:szCs w:val="28"/>
          <w:lang w:eastAsia="en-US"/>
        </w:rPr>
        <w:t xml:space="preserve"> System Development with Agile Methodology</w:t>
      </w:r>
      <w:r w:rsidRPr="00997F25">
        <w:rPr>
          <w:rFonts w:ascii="Times New Roman" w:eastAsia="Times New Roman" w:hAnsi="Times New Roman" w:cs="Times New Roman"/>
          <w:b/>
          <w:bCs/>
          <w:sz w:val="28"/>
          <w:szCs w:val="28"/>
          <w:lang w:eastAsia="en-US"/>
        </w:rPr>
        <w:t>:</w:t>
      </w:r>
      <w:bookmarkEnd w:id="23"/>
    </w:p>
    <w:tbl>
      <w:tblPr>
        <w:tblStyle w:val="TableGrid"/>
        <w:tblpPr w:leftFromText="180" w:rightFromText="180" w:vertAnchor="text" w:horzAnchor="margin" w:tblpY="205"/>
        <w:tblOverlap w:val="never"/>
        <w:tblW w:w="9335" w:type="dxa"/>
        <w:tblLook w:val="04A0" w:firstRow="1" w:lastRow="0" w:firstColumn="1" w:lastColumn="0" w:noHBand="0" w:noVBand="1"/>
      </w:tblPr>
      <w:tblGrid>
        <w:gridCol w:w="2478"/>
        <w:gridCol w:w="1199"/>
        <w:gridCol w:w="1184"/>
        <w:gridCol w:w="1052"/>
        <w:gridCol w:w="1185"/>
        <w:gridCol w:w="1184"/>
        <w:gridCol w:w="1053"/>
      </w:tblGrid>
      <w:tr w:rsidR="00421E87" w:rsidRPr="00CC2FFC" w14:paraId="105F8394" w14:textId="77777777" w:rsidTr="00132097">
        <w:trPr>
          <w:trHeight w:val="439"/>
        </w:trPr>
        <w:tc>
          <w:tcPr>
            <w:tcW w:w="2478" w:type="dxa"/>
            <w:vMerge w:val="restart"/>
            <w:vAlign w:val="center"/>
          </w:tcPr>
          <w:p w14:paraId="4A300B98" w14:textId="77777777" w:rsidR="00421E87" w:rsidRPr="00CC2FFC" w:rsidRDefault="00421E87" w:rsidP="00132097">
            <w:pPr>
              <w:jc w:val="center"/>
              <w:rPr>
                <w:b/>
                <w:bCs/>
              </w:rPr>
            </w:pPr>
            <w:r>
              <w:rPr>
                <w:b/>
                <w:bCs/>
              </w:rPr>
              <w:t>System Development phases</w:t>
            </w:r>
          </w:p>
        </w:tc>
        <w:tc>
          <w:tcPr>
            <w:tcW w:w="2383" w:type="dxa"/>
            <w:gridSpan w:val="2"/>
          </w:tcPr>
          <w:p w14:paraId="3039A112" w14:textId="77777777" w:rsidR="00421E87" w:rsidRPr="00CC2FFC" w:rsidRDefault="00421E87" w:rsidP="00132097">
            <w:pPr>
              <w:jc w:val="center"/>
              <w:rPr>
                <w:b/>
                <w:bCs/>
              </w:rPr>
            </w:pPr>
            <w:r>
              <w:rPr>
                <w:b/>
                <w:bCs/>
              </w:rPr>
              <w:t>Sep</w:t>
            </w:r>
          </w:p>
        </w:tc>
        <w:tc>
          <w:tcPr>
            <w:tcW w:w="2237" w:type="dxa"/>
            <w:gridSpan w:val="2"/>
            <w:vAlign w:val="center"/>
          </w:tcPr>
          <w:p w14:paraId="2DE4FF6A" w14:textId="77777777" w:rsidR="00421E87" w:rsidRPr="00CC2FFC" w:rsidRDefault="00421E87" w:rsidP="00132097">
            <w:pPr>
              <w:jc w:val="center"/>
              <w:rPr>
                <w:b/>
                <w:bCs/>
              </w:rPr>
            </w:pPr>
            <w:r>
              <w:rPr>
                <w:b/>
                <w:bCs/>
              </w:rPr>
              <w:t>Oct</w:t>
            </w:r>
          </w:p>
        </w:tc>
        <w:tc>
          <w:tcPr>
            <w:tcW w:w="2237" w:type="dxa"/>
            <w:gridSpan w:val="2"/>
            <w:vAlign w:val="center"/>
          </w:tcPr>
          <w:p w14:paraId="4527511C" w14:textId="77777777" w:rsidR="00421E87" w:rsidRPr="00CC2FFC" w:rsidRDefault="00421E87" w:rsidP="00132097">
            <w:pPr>
              <w:jc w:val="center"/>
              <w:rPr>
                <w:b/>
                <w:bCs/>
              </w:rPr>
            </w:pPr>
            <w:r>
              <w:rPr>
                <w:b/>
                <w:bCs/>
              </w:rPr>
              <w:t>Nov</w:t>
            </w:r>
          </w:p>
        </w:tc>
      </w:tr>
      <w:tr w:rsidR="00421E87" w:rsidRPr="00CC2FFC" w14:paraId="10AC62B3" w14:textId="77777777" w:rsidTr="00132097">
        <w:trPr>
          <w:trHeight w:val="459"/>
        </w:trPr>
        <w:tc>
          <w:tcPr>
            <w:tcW w:w="2478" w:type="dxa"/>
            <w:vMerge/>
            <w:vAlign w:val="center"/>
          </w:tcPr>
          <w:p w14:paraId="3B478787" w14:textId="77777777" w:rsidR="00421E87" w:rsidRPr="00CC2FFC" w:rsidRDefault="00421E87" w:rsidP="00132097"/>
        </w:tc>
        <w:tc>
          <w:tcPr>
            <w:tcW w:w="1199" w:type="dxa"/>
            <w:vAlign w:val="center"/>
          </w:tcPr>
          <w:p w14:paraId="422719D0" w14:textId="77777777" w:rsidR="00421E87" w:rsidRPr="00CC2FFC" w:rsidRDefault="00421E87" w:rsidP="00132097">
            <w:pPr>
              <w:rPr>
                <w:b/>
                <w:bCs/>
              </w:rPr>
            </w:pPr>
            <w:r>
              <w:rPr>
                <w:b/>
                <w:bCs/>
              </w:rPr>
              <w:t>1-15</w:t>
            </w:r>
          </w:p>
        </w:tc>
        <w:tc>
          <w:tcPr>
            <w:tcW w:w="1184" w:type="dxa"/>
            <w:vAlign w:val="center"/>
          </w:tcPr>
          <w:p w14:paraId="71161D3F" w14:textId="77777777" w:rsidR="00421E87" w:rsidRPr="00CC2FFC" w:rsidRDefault="00421E87" w:rsidP="00132097">
            <w:pPr>
              <w:rPr>
                <w:b/>
                <w:bCs/>
              </w:rPr>
            </w:pPr>
            <w:r>
              <w:rPr>
                <w:b/>
                <w:bCs/>
              </w:rPr>
              <w:t>16-30</w:t>
            </w:r>
          </w:p>
        </w:tc>
        <w:tc>
          <w:tcPr>
            <w:tcW w:w="1052" w:type="dxa"/>
            <w:vAlign w:val="center"/>
          </w:tcPr>
          <w:p w14:paraId="786CEE2C" w14:textId="77777777" w:rsidR="00421E87" w:rsidRPr="00CC2FFC" w:rsidRDefault="00421E87" w:rsidP="00132097">
            <w:pPr>
              <w:rPr>
                <w:b/>
                <w:bCs/>
              </w:rPr>
            </w:pPr>
            <w:r>
              <w:rPr>
                <w:b/>
                <w:bCs/>
              </w:rPr>
              <w:t>1-15</w:t>
            </w:r>
          </w:p>
        </w:tc>
        <w:tc>
          <w:tcPr>
            <w:tcW w:w="1184" w:type="dxa"/>
            <w:vAlign w:val="center"/>
          </w:tcPr>
          <w:p w14:paraId="05FA0A98" w14:textId="77777777" w:rsidR="00421E87" w:rsidRPr="00CC2FFC" w:rsidRDefault="00421E87" w:rsidP="00132097">
            <w:pPr>
              <w:rPr>
                <w:b/>
                <w:bCs/>
              </w:rPr>
            </w:pPr>
            <w:r>
              <w:rPr>
                <w:b/>
                <w:bCs/>
              </w:rPr>
              <w:t>16-30</w:t>
            </w:r>
          </w:p>
        </w:tc>
        <w:tc>
          <w:tcPr>
            <w:tcW w:w="1184" w:type="dxa"/>
            <w:vAlign w:val="center"/>
          </w:tcPr>
          <w:p w14:paraId="64751F64" w14:textId="77777777" w:rsidR="00421E87" w:rsidRPr="00CC2FFC" w:rsidRDefault="00421E87" w:rsidP="00132097">
            <w:pPr>
              <w:rPr>
                <w:b/>
                <w:bCs/>
              </w:rPr>
            </w:pPr>
            <w:r>
              <w:rPr>
                <w:b/>
                <w:bCs/>
              </w:rPr>
              <w:t>1-15</w:t>
            </w:r>
          </w:p>
        </w:tc>
        <w:tc>
          <w:tcPr>
            <w:tcW w:w="1052" w:type="dxa"/>
            <w:vAlign w:val="center"/>
          </w:tcPr>
          <w:p w14:paraId="7C4225AD" w14:textId="77777777" w:rsidR="00421E87" w:rsidRPr="00CC2FFC" w:rsidRDefault="00421E87" w:rsidP="00132097">
            <w:pPr>
              <w:rPr>
                <w:b/>
                <w:bCs/>
              </w:rPr>
            </w:pPr>
            <w:r>
              <w:rPr>
                <w:b/>
                <w:bCs/>
              </w:rPr>
              <w:t>16-30</w:t>
            </w:r>
          </w:p>
        </w:tc>
      </w:tr>
      <w:tr w:rsidR="00421E87" w:rsidRPr="00CC2FFC" w14:paraId="50E136FD" w14:textId="77777777" w:rsidTr="00132097">
        <w:trPr>
          <w:trHeight w:val="420"/>
        </w:trPr>
        <w:tc>
          <w:tcPr>
            <w:tcW w:w="2478" w:type="dxa"/>
            <w:vAlign w:val="center"/>
          </w:tcPr>
          <w:p w14:paraId="40532274" w14:textId="77777777" w:rsidR="00421E87" w:rsidRPr="00CC2FFC" w:rsidRDefault="00421E87" w:rsidP="00132097">
            <w:pPr>
              <w:rPr>
                <w:b/>
                <w:bCs/>
              </w:rPr>
            </w:pPr>
            <w:r>
              <w:rPr>
                <w:b/>
                <w:bCs/>
              </w:rPr>
              <w:t>Data Recording</w:t>
            </w:r>
          </w:p>
        </w:tc>
        <w:tc>
          <w:tcPr>
            <w:tcW w:w="1199" w:type="dxa"/>
            <w:shd w:val="clear" w:color="auto" w:fill="595959" w:themeFill="text1" w:themeFillTint="A6"/>
            <w:vAlign w:val="center"/>
          </w:tcPr>
          <w:p w14:paraId="505D832C" w14:textId="77777777" w:rsidR="00421E87" w:rsidRPr="00CC2FFC" w:rsidRDefault="00421E87" w:rsidP="00132097"/>
        </w:tc>
        <w:tc>
          <w:tcPr>
            <w:tcW w:w="1184" w:type="dxa"/>
            <w:vAlign w:val="center"/>
          </w:tcPr>
          <w:p w14:paraId="2E7E1051" w14:textId="77777777" w:rsidR="00421E87" w:rsidRPr="00CC2FFC" w:rsidRDefault="00421E87" w:rsidP="00132097"/>
        </w:tc>
        <w:tc>
          <w:tcPr>
            <w:tcW w:w="1052" w:type="dxa"/>
            <w:vAlign w:val="center"/>
          </w:tcPr>
          <w:p w14:paraId="3544CB64" w14:textId="77777777" w:rsidR="00421E87" w:rsidRPr="00CC2FFC" w:rsidRDefault="00421E87" w:rsidP="00132097"/>
        </w:tc>
        <w:tc>
          <w:tcPr>
            <w:tcW w:w="1184" w:type="dxa"/>
            <w:vAlign w:val="center"/>
          </w:tcPr>
          <w:p w14:paraId="2B3B9E9C" w14:textId="77777777" w:rsidR="00421E87" w:rsidRPr="00CC2FFC" w:rsidRDefault="00421E87" w:rsidP="00132097"/>
        </w:tc>
        <w:tc>
          <w:tcPr>
            <w:tcW w:w="1184" w:type="dxa"/>
            <w:vAlign w:val="center"/>
          </w:tcPr>
          <w:p w14:paraId="29409400" w14:textId="77777777" w:rsidR="00421E87" w:rsidRPr="00CC2FFC" w:rsidRDefault="00421E87" w:rsidP="00132097"/>
        </w:tc>
        <w:tc>
          <w:tcPr>
            <w:tcW w:w="1052" w:type="dxa"/>
            <w:vAlign w:val="center"/>
          </w:tcPr>
          <w:p w14:paraId="2D7A88DC" w14:textId="77777777" w:rsidR="00421E87" w:rsidRPr="00CC2FFC" w:rsidRDefault="00421E87" w:rsidP="00132097"/>
        </w:tc>
      </w:tr>
      <w:tr w:rsidR="00421E87" w:rsidRPr="00CC2FFC" w14:paraId="00CA698C" w14:textId="77777777" w:rsidTr="00132097">
        <w:trPr>
          <w:trHeight w:val="420"/>
        </w:trPr>
        <w:tc>
          <w:tcPr>
            <w:tcW w:w="2478" w:type="dxa"/>
            <w:vAlign w:val="center"/>
          </w:tcPr>
          <w:p w14:paraId="6B07644B" w14:textId="77777777" w:rsidR="00421E87" w:rsidRDefault="00421E87" w:rsidP="00132097">
            <w:pPr>
              <w:rPr>
                <w:b/>
                <w:bCs/>
              </w:rPr>
            </w:pPr>
            <w:r>
              <w:rPr>
                <w:b/>
                <w:bCs/>
              </w:rPr>
              <w:t>Pre-Processing</w:t>
            </w:r>
          </w:p>
        </w:tc>
        <w:tc>
          <w:tcPr>
            <w:tcW w:w="1199" w:type="dxa"/>
            <w:shd w:val="clear" w:color="auto" w:fill="auto"/>
            <w:vAlign w:val="center"/>
          </w:tcPr>
          <w:p w14:paraId="159F9007" w14:textId="77777777" w:rsidR="00421E87" w:rsidRPr="00CC2FFC" w:rsidRDefault="00421E87" w:rsidP="00132097"/>
        </w:tc>
        <w:tc>
          <w:tcPr>
            <w:tcW w:w="1184" w:type="dxa"/>
            <w:shd w:val="clear" w:color="auto" w:fill="595959" w:themeFill="text1" w:themeFillTint="A6"/>
            <w:vAlign w:val="center"/>
          </w:tcPr>
          <w:p w14:paraId="25651CE9" w14:textId="77777777" w:rsidR="00421E87" w:rsidRPr="00CC2FFC" w:rsidRDefault="00421E87" w:rsidP="00132097"/>
        </w:tc>
        <w:tc>
          <w:tcPr>
            <w:tcW w:w="1052" w:type="dxa"/>
            <w:vAlign w:val="center"/>
          </w:tcPr>
          <w:p w14:paraId="3312CB3F" w14:textId="77777777" w:rsidR="00421E87" w:rsidRPr="00CC2FFC" w:rsidRDefault="00421E87" w:rsidP="00132097"/>
        </w:tc>
        <w:tc>
          <w:tcPr>
            <w:tcW w:w="1184" w:type="dxa"/>
            <w:vAlign w:val="center"/>
          </w:tcPr>
          <w:p w14:paraId="730BF6FE" w14:textId="77777777" w:rsidR="00421E87" w:rsidRPr="00CC2FFC" w:rsidRDefault="00421E87" w:rsidP="00132097"/>
        </w:tc>
        <w:tc>
          <w:tcPr>
            <w:tcW w:w="1184" w:type="dxa"/>
            <w:vAlign w:val="center"/>
          </w:tcPr>
          <w:p w14:paraId="2D0F5693" w14:textId="77777777" w:rsidR="00421E87" w:rsidRPr="00CC2FFC" w:rsidRDefault="00421E87" w:rsidP="00132097"/>
        </w:tc>
        <w:tc>
          <w:tcPr>
            <w:tcW w:w="1052" w:type="dxa"/>
            <w:vAlign w:val="center"/>
          </w:tcPr>
          <w:p w14:paraId="4079193F" w14:textId="77777777" w:rsidR="00421E87" w:rsidRPr="00CC2FFC" w:rsidRDefault="00421E87" w:rsidP="00132097"/>
        </w:tc>
      </w:tr>
      <w:tr w:rsidR="00421E87" w:rsidRPr="00CC2FFC" w14:paraId="00CDBF83" w14:textId="77777777" w:rsidTr="00132097">
        <w:trPr>
          <w:trHeight w:val="458"/>
        </w:trPr>
        <w:tc>
          <w:tcPr>
            <w:tcW w:w="2478" w:type="dxa"/>
            <w:vAlign w:val="center"/>
          </w:tcPr>
          <w:p w14:paraId="703FC34C" w14:textId="77777777" w:rsidR="00421E87" w:rsidRPr="00CC2FFC" w:rsidRDefault="00421E87" w:rsidP="00132097">
            <w:pPr>
              <w:rPr>
                <w:b/>
                <w:bCs/>
              </w:rPr>
            </w:pPr>
            <w:r>
              <w:rPr>
                <w:b/>
                <w:bCs/>
              </w:rPr>
              <w:t>Model creation</w:t>
            </w:r>
          </w:p>
        </w:tc>
        <w:tc>
          <w:tcPr>
            <w:tcW w:w="1199" w:type="dxa"/>
            <w:vAlign w:val="center"/>
          </w:tcPr>
          <w:p w14:paraId="59343797" w14:textId="77777777" w:rsidR="00421E87" w:rsidRPr="00CC2FFC" w:rsidRDefault="00421E87" w:rsidP="00132097"/>
        </w:tc>
        <w:tc>
          <w:tcPr>
            <w:tcW w:w="1184" w:type="dxa"/>
            <w:shd w:val="clear" w:color="auto" w:fill="FFFFFF" w:themeFill="background1"/>
            <w:vAlign w:val="center"/>
          </w:tcPr>
          <w:p w14:paraId="43458056" w14:textId="77777777" w:rsidR="00421E87" w:rsidRPr="00CC2FFC" w:rsidRDefault="00421E87" w:rsidP="00132097"/>
        </w:tc>
        <w:tc>
          <w:tcPr>
            <w:tcW w:w="1052" w:type="dxa"/>
            <w:shd w:val="clear" w:color="auto" w:fill="595959" w:themeFill="text1" w:themeFillTint="A6"/>
            <w:vAlign w:val="center"/>
          </w:tcPr>
          <w:p w14:paraId="5C592CF8" w14:textId="77777777" w:rsidR="00421E87" w:rsidRPr="00CC2FFC" w:rsidRDefault="00421E87" w:rsidP="00132097"/>
        </w:tc>
        <w:tc>
          <w:tcPr>
            <w:tcW w:w="1184" w:type="dxa"/>
            <w:vAlign w:val="center"/>
          </w:tcPr>
          <w:p w14:paraId="641F1C1B" w14:textId="77777777" w:rsidR="00421E87" w:rsidRPr="00CC2FFC" w:rsidRDefault="00421E87" w:rsidP="00132097"/>
        </w:tc>
        <w:tc>
          <w:tcPr>
            <w:tcW w:w="1184" w:type="dxa"/>
            <w:vAlign w:val="center"/>
          </w:tcPr>
          <w:p w14:paraId="188614DF" w14:textId="77777777" w:rsidR="00421E87" w:rsidRPr="00CC2FFC" w:rsidRDefault="00421E87" w:rsidP="00132097"/>
        </w:tc>
        <w:tc>
          <w:tcPr>
            <w:tcW w:w="1052" w:type="dxa"/>
            <w:vAlign w:val="center"/>
          </w:tcPr>
          <w:p w14:paraId="6ADB796A" w14:textId="77777777" w:rsidR="00421E87" w:rsidRPr="00CC2FFC" w:rsidRDefault="00421E87" w:rsidP="00132097"/>
        </w:tc>
      </w:tr>
      <w:tr w:rsidR="00421E87" w:rsidRPr="00CC2FFC" w14:paraId="76154CC7" w14:textId="77777777" w:rsidTr="00132097">
        <w:trPr>
          <w:trHeight w:val="439"/>
        </w:trPr>
        <w:tc>
          <w:tcPr>
            <w:tcW w:w="2478" w:type="dxa"/>
            <w:vAlign w:val="center"/>
          </w:tcPr>
          <w:p w14:paraId="7038BC8F" w14:textId="77777777" w:rsidR="00421E87" w:rsidRPr="00CC2FFC" w:rsidRDefault="00421E87" w:rsidP="00132097">
            <w:pPr>
              <w:rPr>
                <w:b/>
                <w:bCs/>
              </w:rPr>
            </w:pPr>
            <w:r>
              <w:rPr>
                <w:b/>
                <w:bCs/>
              </w:rPr>
              <w:t>Model Validation</w:t>
            </w:r>
          </w:p>
        </w:tc>
        <w:tc>
          <w:tcPr>
            <w:tcW w:w="1199" w:type="dxa"/>
            <w:shd w:val="clear" w:color="auto" w:fill="auto"/>
            <w:vAlign w:val="center"/>
          </w:tcPr>
          <w:p w14:paraId="4BA6AE17" w14:textId="77777777" w:rsidR="00421E87" w:rsidRPr="00CC2FFC" w:rsidRDefault="00421E87" w:rsidP="00132097"/>
        </w:tc>
        <w:tc>
          <w:tcPr>
            <w:tcW w:w="1184" w:type="dxa"/>
            <w:shd w:val="clear" w:color="auto" w:fill="auto"/>
            <w:vAlign w:val="center"/>
          </w:tcPr>
          <w:p w14:paraId="54717C33" w14:textId="77777777" w:rsidR="00421E87" w:rsidRPr="00CC2FFC" w:rsidRDefault="00421E87" w:rsidP="00132097"/>
        </w:tc>
        <w:tc>
          <w:tcPr>
            <w:tcW w:w="1052" w:type="dxa"/>
            <w:vAlign w:val="center"/>
          </w:tcPr>
          <w:p w14:paraId="20B6942F" w14:textId="77777777" w:rsidR="00421E87" w:rsidRPr="00CC2FFC" w:rsidRDefault="00421E87" w:rsidP="00132097"/>
        </w:tc>
        <w:tc>
          <w:tcPr>
            <w:tcW w:w="1184" w:type="dxa"/>
            <w:shd w:val="clear" w:color="auto" w:fill="595959" w:themeFill="text1" w:themeFillTint="A6"/>
            <w:vAlign w:val="center"/>
          </w:tcPr>
          <w:p w14:paraId="175F98E2" w14:textId="77777777" w:rsidR="00421E87" w:rsidRPr="00CC2FFC" w:rsidRDefault="00421E87" w:rsidP="00132097"/>
        </w:tc>
        <w:tc>
          <w:tcPr>
            <w:tcW w:w="1184" w:type="dxa"/>
            <w:vAlign w:val="center"/>
          </w:tcPr>
          <w:p w14:paraId="4978C65B" w14:textId="77777777" w:rsidR="00421E87" w:rsidRPr="00CC2FFC" w:rsidRDefault="00421E87" w:rsidP="00132097"/>
        </w:tc>
        <w:tc>
          <w:tcPr>
            <w:tcW w:w="1052" w:type="dxa"/>
            <w:vAlign w:val="center"/>
          </w:tcPr>
          <w:p w14:paraId="395E6A00" w14:textId="77777777" w:rsidR="00421E87" w:rsidRPr="00CC2FFC" w:rsidRDefault="00421E87" w:rsidP="00132097"/>
        </w:tc>
      </w:tr>
      <w:tr w:rsidR="00421E87" w:rsidRPr="00CC2FFC" w14:paraId="07DA416F" w14:textId="77777777" w:rsidTr="00132097">
        <w:trPr>
          <w:trHeight w:val="439"/>
        </w:trPr>
        <w:tc>
          <w:tcPr>
            <w:tcW w:w="2478" w:type="dxa"/>
            <w:vAlign w:val="center"/>
          </w:tcPr>
          <w:p w14:paraId="2A2F52C6" w14:textId="77777777" w:rsidR="00421E87" w:rsidRPr="00CC2FFC" w:rsidRDefault="00421E87" w:rsidP="00132097">
            <w:pPr>
              <w:rPr>
                <w:b/>
                <w:bCs/>
              </w:rPr>
            </w:pPr>
            <w:r>
              <w:rPr>
                <w:b/>
                <w:bCs/>
              </w:rPr>
              <w:t>Model Deployment</w:t>
            </w:r>
          </w:p>
        </w:tc>
        <w:tc>
          <w:tcPr>
            <w:tcW w:w="1199" w:type="dxa"/>
            <w:vAlign w:val="center"/>
          </w:tcPr>
          <w:p w14:paraId="74873FBB" w14:textId="77777777" w:rsidR="00421E87" w:rsidRPr="00CC2FFC" w:rsidRDefault="00421E87" w:rsidP="00132097"/>
        </w:tc>
        <w:tc>
          <w:tcPr>
            <w:tcW w:w="1184" w:type="dxa"/>
            <w:vAlign w:val="center"/>
          </w:tcPr>
          <w:p w14:paraId="03A4E5EB" w14:textId="77777777" w:rsidR="00421E87" w:rsidRPr="00CC2FFC" w:rsidRDefault="00421E87" w:rsidP="00132097"/>
        </w:tc>
        <w:tc>
          <w:tcPr>
            <w:tcW w:w="1052" w:type="dxa"/>
            <w:shd w:val="solid" w:color="FFFFFF" w:fill="auto"/>
            <w:vAlign w:val="center"/>
          </w:tcPr>
          <w:p w14:paraId="68151AF2" w14:textId="77777777" w:rsidR="00421E87" w:rsidRPr="00CC2FFC" w:rsidRDefault="00421E87" w:rsidP="00132097"/>
        </w:tc>
        <w:tc>
          <w:tcPr>
            <w:tcW w:w="1184" w:type="dxa"/>
            <w:shd w:val="clear" w:color="auto" w:fill="FFFFFF" w:themeFill="background1"/>
            <w:vAlign w:val="center"/>
          </w:tcPr>
          <w:p w14:paraId="0CB7A70F" w14:textId="77777777" w:rsidR="00421E87" w:rsidRPr="00CC2FFC" w:rsidRDefault="00421E87" w:rsidP="00132097"/>
        </w:tc>
        <w:tc>
          <w:tcPr>
            <w:tcW w:w="1184" w:type="dxa"/>
            <w:shd w:val="clear" w:color="auto" w:fill="595959" w:themeFill="text1" w:themeFillTint="A6"/>
            <w:vAlign w:val="center"/>
          </w:tcPr>
          <w:p w14:paraId="7C90A890" w14:textId="77777777" w:rsidR="00421E87" w:rsidRPr="00CC2FFC" w:rsidRDefault="00421E87" w:rsidP="00132097"/>
        </w:tc>
        <w:tc>
          <w:tcPr>
            <w:tcW w:w="1052" w:type="dxa"/>
            <w:shd w:val="clear" w:color="auto" w:fill="FFFFFF" w:themeFill="background1"/>
            <w:vAlign w:val="center"/>
          </w:tcPr>
          <w:p w14:paraId="549F8C67" w14:textId="77777777" w:rsidR="00421E87" w:rsidRPr="00CC2FFC" w:rsidRDefault="00421E87" w:rsidP="00132097"/>
        </w:tc>
      </w:tr>
      <w:tr w:rsidR="00421E87" w:rsidRPr="00CC2FFC" w14:paraId="280F66EB" w14:textId="77777777" w:rsidTr="00132097">
        <w:trPr>
          <w:trHeight w:val="439"/>
        </w:trPr>
        <w:tc>
          <w:tcPr>
            <w:tcW w:w="2478" w:type="dxa"/>
            <w:vAlign w:val="center"/>
          </w:tcPr>
          <w:p w14:paraId="5B0CF605" w14:textId="77777777" w:rsidR="00421E87" w:rsidRDefault="00421E87" w:rsidP="00132097">
            <w:pPr>
              <w:rPr>
                <w:b/>
                <w:bCs/>
              </w:rPr>
            </w:pPr>
            <w:r>
              <w:rPr>
                <w:b/>
                <w:bCs/>
              </w:rPr>
              <w:t>Command transfer</w:t>
            </w:r>
          </w:p>
        </w:tc>
        <w:tc>
          <w:tcPr>
            <w:tcW w:w="1199" w:type="dxa"/>
            <w:vAlign w:val="center"/>
          </w:tcPr>
          <w:p w14:paraId="1B470E96" w14:textId="77777777" w:rsidR="00421E87" w:rsidRPr="00CC2FFC" w:rsidRDefault="00421E87" w:rsidP="00132097"/>
        </w:tc>
        <w:tc>
          <w:tcPr>
            <w:tcW w:w="1184" w:type="dxa"/>
            <w:vAlign w:val="center"/>
          </w:tcPr>
          <w:p w14:paraId="10075222" w14:textId="77777777" w:rsidR="00421E87" w:rsidRPr="00CC2FFC" w:rsidRDefault="00421E87" w:rsidP="00132097"/>
        </w:tc>
        <w:tc>
          <w:tcPr>
            <w:tcW w:w="1052" w:type="dxa"/>
            <w:shd w:val="solid" w:color="FFFFFF" w:fill="auto"/>
            <w:vAlign w:val="center"/>
          </w:tcPr>
          <w:p w14:paraId="03E69A54" w14:textId="77777777" w:rsidR="00421E87" w:rsidRPr="00CC2FFC" w:rsidRDefault="00421E87" w:rsidP="00132097"/>
        </w:tc>
        <w:tc>
          <w:tcPr>
            <w:tcW w:w="1184" w:type="dxa"/>
            <w:shd w:val="clear" w:color="auto" w:fill="FFFFFF" w:themeFill="background1"/>
            <w:vAlign w:val="center"/>
          </w:tcPr>
          <w:p w14:paraId="40BB2FEE" w14:textId="77777777" w:rsidR="00421E87" w:rsidRPr="00CC2FFC" w:rsidRDefault="00421E87" w:rsidP="00132097"/>
        </w:tc>
        <w:tc>
          <w:tcPr>
            <w:tcW w:w="1184" w:type="dxa"/>
            <w:shd w:val="clear" w:color="auto" w:fill="FFFFFF" w:themeFill="background1"/>
            <w:vAlign w:val="center"/>
          </w:tcPr>
          <w:p w14:paraId="682A85C4" w14:textId="77777777" w:rsidR="00421E87" w:rsidRPr="00CC2FFC" w:rsidRDefault="00421E87" w:rsidP="00132097"/>
        </w:tc>
        <w:tc>
          <w:tcPr>
            <w:tcW w:w="1052" w:type="dxa"/>
            <w:shd w:val="clear" w:color="auto" w:fill="595959" w:themeFill="text1" w:themeFillTint="A6"/>
            <w:vAlign w:val="center"/>
          </w:tcPr>
          <w:p w14:paraId="425A94E8" w14:textId="77777777" w:rsidR="00421E87" w:rsidRPr="00CC2FFC" w:rsidRDefault="00421E87" w:rsidP="00132097"/>
        </w:tc>
      </w:tr>
    </w:tbl>
    <w:p w14:paraId="4BD74932" w14:textId="77777777" w:rsidR="00E85AB2" w:rsidRPr="00CC2FFC" w:rsidRDefault="00E85AB2" w:rsidP="00754606">
      <w:pPr>
        <w:rPr>
          <w:rFonts w:eastAsia="Times New Roman"/>
          <w:b/>
          <w:color w:val="0070C0"/>
          <w:sz w:val="28"/>
          <w:szCs w:val="28"/>
          <w:lang w:eastAsia="en-US"/>
        </w:rPr>
      </w:pPr>
    </w:p>
    <w:p w14:paraId="1ED7E3EC" w14:textId="616D749A" w:rsidR="00F834B6" w:rsidRPr="00BE37E9" w:rsidRDefault="0054320C" w:rsidP="00BE37E9">
      <w:pPr>
        <w:pStyle w:val="Heading1"/>
        <w:rPr>
          <w:rFonts w:eastAsia="Times New Roman"/>
          <w:b/>
          <w:bCs/>
          <w:lang w:eastAsia="en-US"/>
        </w:rPr>
      </w:pPr>
      <w:bookmarkStart w:id="24" w:name="_Toc105778680"/>
      <w:r w:rsidRPr="00997F25">
        <w:rPr>
          <w:rFonts w:ascii="Times New Roman" w:eastAsia="Times New Roman" w:hAnsi="Times New Roman" w:cs="Times New Roman"/>
          <w:b/>
          <w:bCs/>
          <w:sz w:val="28"/>
          <w:szCs w:val="28"/>
          <w:lang w:eastAsia="en-US"/>
        </w:rPr>
        <w:lastRenderedPageBreak/>
        <w:t>1</w:t>
      </w:r>
      <w:r w:rsidR="00421E87">
        <w:rPr>
          <w:rFonts w:ascii="Times New Roman" w:eastAsia="Times New Roman" w:hAnsi="Times New Roman" w:cs="Times New Roman"/>
          <w:b/>
          <w:bCs/>
          <w:sz w:val="28"/>
          <w:szCs w:val="28"/>
          <w:lang w:eastAsia="en-US"/>
        </w:rPr>
        <w:t>3</w:t>
      </w:r>
      <w:r w:rsidR="001D30A9" w:rsidRPr="00997F25">
        <w:rPr>
          <w:rFonts w:ascii="Times New Roman" w:eastAsia="Times New Roman" w:hAnsi="Times New Roman" w:cs="Times New Roman"/>
          <w:b/>
          <w:bCs/>
          <w:sz w:val="28"/>
          <w:szCs w:val="28"/>
          <w:lang w:eastAsia="en-US"/>
        </w:rPr>
        <w:t>.0 Conclusion</w:t>
      </w:r>
      <w:r w:rsidR="00593DCF" w:rsidRPr="00997F25">
        <w:rPr>
          <w:rFonts w:ascii="Times New Roman" w:eastAsia="Times New Roman" w:hAnsi="Times New Roman" w:cs="Times New Roman"/>
          <w:b/>
          <w:bCs/>
          <w:sz w:val="28"/>
          <w:szCs w:val="28"/>
          <w:lang w:eastAsia="en-US"/>
        </w:rPr>
        <w:t>:</w:t>
      </w:r>
      <w:bookmarkEnd w:id="24"/>
    </w:p>
    <w:p w14:paraId="0AE9F29E" w14:textId="3AEF92FC" w:rsidR="00D67C15" w:rsidRPr="00CC2FFC" w:rsidRDefault="00D67C15" w:rsidP="00D67C15">
      <w:r w:rsidRPr="00CC2FFC">
        <w:t>The Brain Computer Interfaces (BCIs) are extensively researched as an emerging area</w:t>
      </w:r>
      <w:r>
        <w:t>. I</w:t>
      </w:r>
      <w:r w:rsidRPr="00CC2FFC">
        <w:t>t is aimed to design and develop a BCI that could be attributed with a set of navigational cues to control drones in three-</w:t>
      </w:r>
      <w:r>
        <w:t xml:space="preserve">dimensional (3D) physical space. </w:t>
      </w:r>
      <w:r w:rsidRPr="00CC2FFC">
        <w:t>The</w:t>
      </w:r>
      <w:r>
        <w:t xml:space="preserve"> ultimate</w:t>
      </w:r>
      <w:r w:rsidRPr="00CC2FFC">
        <w:t xml:space="preserve"> goal of </w:t>
      </w:r>
      <w:r>
        <w:t>this project</w:t>
      </w:r>
      <w:r w:rsidRPr="00CC2FFC">
        <w:t xml:space="preserve"> was to</w:t>
      </w:r>
      <w:r>
        <w:t xml:space="preserve"> design and develop a fully autonomous</w:t>
      </w:r>
      <w:r w:rsidRPr="00CC2FFC">
        <w:t xml:space="preserve">, </w:t>
      </w:r>
      <w:r>
        <w:t>user friendly</w:t>
      </w:r>
      <w:r w:rsidRPr="00CC2FFC">
        <w:t xml:space="preserve"> BCI system that would </w:t>
      </w:r>
      <w:r>
        <w:t>help the</w:t>
      </w:r>
      <w:r w:rsidRPr="00CC2FFC">
        <w:t xml:space="preserve"> people</w:t>
      </w:r>
      <w:r>
        <w:t xml:space="preserve"> in the drone</w:t>
      </w:r>
      <w:r w:rsidRPr="00CC2FFC">
        <w:t xml:space="preserve"> </w:t>
      </w:r>
      <w:r w:rsidR="00AD7F00">
        <w:t>navigation</w:t>
      </w:r>
      <w:r w:rsidRPr="00CC2FFC">
        <w:t xml:space="preserve"> in</w:t>
      </w:r>
      <w:r>
        <w:t xml:space="preserve"> three-</w:t>
      </w:r>
      <w:r w:rsidRPr="00CC2FFC">
        <w:t>dimension</w:t>
      </w:r>
      <w:r>
        <w:t xml:space="preserve"> (3D) space</w:t>
      </w:r>
      <w:r w:rsidRPr="00CC2FFC">
        <w:t xml:space="preserve"> </w:t>
      </w:r>
      <w:r>
        <w:t>via the power of</w:t>
      </w:r>
      <w:r w:rsidRPr="00CC2FFC">
        <w:t xml:space="preserve"> their thoughts. </w:t>
      </w:r>
      <w:r>
        <w:t xml:space="preserve">Our technology intends to improve people’s quality of life by </w:t>
      </w:r>
      <w:r w:rsidRPr="00CC2FFC">
        <w:t xml:space="preserve">allowing </w:t>
      </w:r>
      <w:r>
        <w:t>them</w:t>
      </w:r>
      <w:r w:rsidRPr="00CC2FFC">
        <w:t xml:space="preserve"> to interact with the environment</w:t>
      </w:r>
      <w:r>
        <w:t>.</w:t>
      </w:r>
    </w:p>
    <w:p w14:paraId="6A4BC296" w14:textId="77777777" w:rsidR="00E85AB2" w:rsidRPr="00CC2FFC" w:rsidRDefault="00E85AB2" w:rsidP="00754606">
      <w:pPr>
        <w:rPr>
          <w:rFonts w:eastAsia="Times New Roman"/>
          <w:b/>
          <w:color w:val="0070C0"/>
          <w:sz w:val="28"/>
          <w:szCs w:val="28"/>
          <w:lang w:eastAsia="en-US"/>
        </w:rPr>
      </w:pPr>
    </w:p>
    <w:p w14:paraId="58B4922F" w14:textId="77777777" w:rsidR="00E85AB2" w:rsidRPr="00CC2FFC" w:rsidRDefault="00E85AB2" w:rsidP="00754606">
      <w:pPr>
        <w:rPr>
          <w:rFonts w:eastAsia="Times New Roman"/>
          <w:b/>
          <w:color w:val="0070C0"/>
          <w:sz w:val="28"/>
          <w:szCs w:val="28"/>
          <w:lang w:eastAsia="en-US"/>
        </w:rPr>
      </w:pPr>
    </w:p>
    <w:p w14:paraId="4B01B76E" w14:textId="77777777" w:rsidR="00E85AB2" w:rsidRPr="00CC2FFC" w:rsidRDefault="00E85AB2" w:rsidP="00754606">
      <w:pPr>
        <w:rPr>
          <w:rFonts w:eastAsia="Times New Roman"/>
          <w:b/>
          <w:color w:val="0070C0"/>
          <w:sz w:val="28"/>
          <w:szCs w:val="28"/>
          <w:lang w:eastAsia="en-US"/>
        </w:rPr>
      </w:pPr>
    </w:p>
    <w:p w14:paraId="0060E019" w14:textId="77777777" w:rsidR="00E85AB2" w:rsidRPr="00CC2FFC" w:rsidRDefault="00E85AB2" w:rsidP="00754606">
      <w:pPr>
        <w:rPr>
          <w:rFonts w:eastAsia="Times New Roman"/>
          <w:b/>
          <w:color w:val="0070C0"/>
          <w:sz w:val="28"/>
          <w:szCs w:val="28"/>
          <w:lang w:eastAsia="en-US"/>
        </w:rPr>
      </w:pPr>
    </w:p>
    <w:p w14:paraId="26888685" w14:textId="761378B8" w:rsidR="00AC45D5" w:rsidRPr="00997F25" w:rsidRDefault="00491A0E" w:rsidP="00BE37E9">
      <w:pPr>
        <w:pStyle w:val="Heading1"/>
        <w:rPr>
          <w:rFonts w:ascii="Times New Roman" w:eastAsia="Times New Roman" w:hAnsi="Times New Roman" w:cs="Times New Roman"/>
          <w:b/>
          <w:bCs/>
          <w:sz w:val="28"/>
          <w:szCs w:val="28"/>
          <w:lang w:eastAsia="en-US"/>
        </w:rPr>
      </w:pPr>
      <w:bookmarkStart w:id="25" w:name="_Toc105778681"/>
      <w:r w:rsidRPr="00997F25">
        <w:rPr>
          <w:rFonts w:ascii="Times New Roman" w:eastAsia="Times New Roman" w:hAnsi="Times New Roman" w:cs="Times New Roman"/>
          <w:b/>
          <w:bCs/>
          <w:sz w:val="28"/>
          <w:szCs w:val="28"/>
          <w:lang w:eastAsia="en-US"/>
        </w:rPr>
        <w:t>Reference</w:t>
      </w:r>
      <w:r w:rsidR="00593DCF" w:rsidRPr="00997F25">
        <w:rPr>
          <w:rFonts w:ascii="Times New Roman" w:eastAsia="Times New Roman" w:hAnsi="Times New Roman" w:cs="Times New Roman"/>
          <w:b/>
          <w:bCs/>
          <w:sz w:val="28"/>
          <w:szCs w:val="28"/>
          <w:lang w:eastAsia="en-US"/>
        </w:rPr>
        <w:t>s:</w:t>
      </w:r>
      <w:bookmarkEnd w:id="25"/>
    </w:p>
    <w:p w14:paraId="5DB3E9CE" w14:textId="77777777" w:rsidR="005E6990" w:rsidRPr="005E6990" w:rsidRDefault="00AC45D5" w:rsidP="005E6990">
      <w:pPr>
        <w:pStyle w:val="EndNoteBibliography"/>
        <w:spacing w:after="0"/>
        <w:ind w:left="720" w:hanging="720"/>
      </w:pPr>
      <w:r>
        <w:rPr>
          <w:lang w:eastAsia="en-US"/>
        </w:rPr>
        <w:fldChar w:fldCharType="begin"/>
      </w:r>
      <w:r>
        <w:rPr>
          <w:lang w:eastAsia="en-US"/>
        </w:rPr>
        <w:instrText xml:space="preserve"> ADDIN EN.REFLIST </w:instrText>
      </w:r>
      <w:r>
        <w:rPr>
          <w:lang w:eastAsia="en-US"/>
        </w:rPr>
        <w:fldChar w:fldCharType="separate"/>
      </w:r>
      <w:r w:rsidR="005E6990" w:rsidRPr="005E6990">
        <w:t>1.</w:t>
      </w:r>
      <w:r w:rsidR="005E6990" w:rsidRPr="005E6990">
        <w:tab/>
        <w:t xml:space="preserve">Wolpaw, J.R., et al., </w:t>
      </w:r>
      <w:r w:rsidR="005E6990" w:rsidRPr="005E6990">
        <w:rPr>
          <w:i/>
        </w:rPr>
        <w:t>Brain–computer interfaces for communication and control.</w:t>
      </w:r>
      <w:r w:rsidR="005E6990" w:rsidRPr="005E6990">
        <w:t xml:space="preserve"> Clinical neurophysiology, 2002. </w:t>
      </w:r>
      <w:r w:rsidR="005E6990" w:rsidRPr="005E6990">
        <w:rPr>
          <w:b/>
        </w:rPr>
        <w:t>113</w:t>
      </w:r>
      <w:r w:rsidR="005E6990" w:rsidRPr="005E6990">
        <w:t>(6): p. 767-791.</w:t>
      </w:r>
    </w:p>
    <w:p w14:paraId="34408047" w14:textId="77777777" w:rsidR="005E6990" w:rsidRPr="005E6990" w:rsidRDefault="005E6990" w:rsidP="005E6990">
      <w:pPr>
        <w:pStyle w:val="EndNoteBibliography"/>
        <w:spacing w:after="0"/>
        <w:ind w:left="720" w:hanging="720"/>
      </w:pPr>
      <w:r w:rsidRPr="005E6990">
        <w:t>2.</w:t>
      </w:r>
      <w:r w:rsidRPr="005E6990">
        <w:tab/>
        <w:t xml:space="preserve">Iuliana MARIN, M.J.H.A.B., Nicolae GOGA, </w:t>
      </w:r>
      <w:r w:rsidRPr="005E6990">
        <w:rPr>
          <w:i/>
        </w:rPr>
        <w:t>Drone Control based on Mental Commands and Facial Expressions.</w:t>
      </w:r>
      <w:r w:rsidRPr="005E6990">
        <w:t xml:space="preserve"> 2020.</w:t>
      </w:r>
    </w:p>
    <w:p w14:paraId="3A4D809A" w14:textId="77777777" w:rsidR="005E6990" w:rsidRPr="005E6990" w:rsidRDefault="005E6990" w:rsidP="005E6990">
      <w:pPr>
        <w:pStyle w:val="EndNoteBibliography"/>
        <w:spacing w:after="0"/>
        <w:ind w:left="720" w:hanging="720"/>
      </w:pPr>
      <w:r w:rsidRPr="005E6990">
        <w:t>3.</w:t>
      </w:r>
      <w:r w:rsidRPr="005E6990">
        <w:tab/>
        <w:t xml:space="preserve">Catalin Dumitrescu, I.-M.C., Augustin Semenescu, </w:t>
      </w:r>
      <w:r w:rsidRPr="005E6990">
        <w:rPr>
          <w:i/>
        </w:rPr>
        <w:t>Using Brain-Computer Interface to Control a Virtual Drone Using Non-Invasive Motor Imagery and Machine Learning.</w:t>
      </w:r>
      <w:r w:rsidRPr="005E6990">
        <w:t xml:space="preserve"> applied sciences, 2021.</w:t>
      </w:r>
    </w:p>
    <w:p w14:paraId="452F134B" w14:textId="77777777" w:rsidR="005E6990" w:rsidRPr="005E6990" w:rsidRDefault="005E6990" w:rsidP="005E6990">
      <w:pPr>
        <w:pStyle w:val="EndNoteBibliography"/>
        <w:spacing w:after="0"/>
        <w:ind w:left="720" w:hanging="720"/>
      </w:pPr>
      <w:r w:rsidRPr="005E6990">
        <w:t>4.</w:t>
      </w:r>
      <w:r w:rsidRPr="005E6990">
        <w:tab/>
        <w:t xml:space="preserve">Millett, D., </w:t>
      </w:r>
      <w:r w:rsidRPr="005E6990">
        <w:rPr>
          <w:i/>
        </w:rPr>
        <w:t>Hans Berger: From psychic energy to the EEG.</w:t>
      </w:r>
      <w:r w:rsidRPr="005E6990">
        <w:t xml:space="preserve"> Perspectives in biology and medicine, 2001. </w:t>
      </w:r>
      <w:r w:rsidRPr="005E6990">
        <w:rPr>
          <w:b/>
        </w:rPr>
        <w:t>44</w:t>
      </w:r>
      <w:r w:rsidRPr="005E6990">
        <w:t>(4): p. 522-542.</w:t>
      </w:r>
    </w:p>
    <w:p w14:paraId="435784C6" w14:textId="77777777" w:rsidR="005E6990" w:rsidRPr="005E6990" w:rsidRDefault="005E6990" w:rsidP="005E6990">
      <w:pPr>
        <w:pStyle w:val="EndNoteBibliography"/>
        <w:spacing w:after="0"/>
        <w:ind w:left="720" w:hanging="720"/>
      </w:pPr>
      <w:r w:rsidRPr="005E6990">
        <w:t>5.</w:t>
      </w:r>
      <w:r w:rsidRPr="005E6990">
        <w:tab/>
        <w:t xml:space="preserve">Abdelhadi Hireche, Y.Z., Redouane Ayad, </w:t>
      </w:r>
      <w:r w:rsidRPr="005E6990">
        <w:rPr>
          <w:i/>
        </w:rPr>
        <w:t>A Decoding algorithm for Non-invasive SSVEP-based Drone Flight Control.</w:t>
      </w:r>
      <w:r w:rsidRPr="005E6990">
        <w:t xml:space="preserve"> IEEE, 2021.</w:t>
      </w:r>
    </w:p>
    <w:p w14:paraId="55BA3A32" w14:textId="77777777" w:rsidR="005E6990" w:rsidRPr="005E6990" w:rsidRDefault="005E6990" w:rsidP="005E6990">
      <w:pPr>
        <w:pStyle w:val="EndNoteBibliography"/>
        <w:spacing w:after="0"/>
        <w:ind w:left="720" w:hanging="720"/>
      </w:pPr>
      <w:r w:rsidRPr="005E6990">
        <w:t>6.</w:t>
      </w:r>
      <w:r w:rsidRPr="005E6990">
        <w:tab/>
      </w:r>
      <w:r w:rsidRPr="005E6990">
        <w:rPr>
          <w:i/>
        </w:rPr>
        <w:t>Efficient Quadcopter Flight Control Using Hybrid SSVEP + P300 Visual Brain Computer Interface.</w:t>
      </w:r>
      <w:r w:rsidRPr="005E6990">
        <w:t xml:space="preserve"> 2022.</w:t>
      </w:r>
    </w:p>
    <w:p w14:paraId="095690DB" w14:textId="77777777" w:rsidR="005E6990" w:rsidRPr="005E6990" w:rsidRDefault="005E6990" w:rsidP="005E6990">
      <w:pPr>
        <w:pStyle w:val="EndNoteBibliography"/>
        <w:spacing w:after="0"/>
        <w:ind w:left="720" w:hanging="720"/>
      </w:pPr>
      <w:r w:rsidRPr="005E6990">
        <w:t>7.</w:t>
      </w:r>
      <w:r w:rsidRPr="005E6990">
        <w:tab/>
        <w:t xml:space="preserve">Placidi, G., et al., </w:t>
      </w:r>
      <w:r w:rsidRPr="005E6990">
        <w:rPr>
          <w:i/>
        </w:rPr>
        <w:t>Basis for the implementation of an EEG-based single-trial binary brain computer interface through the disgust produced by remembering unpleasant odors.</w:t>
      </w:r>
      <w:r w:rsidRPr="005E6990">
        <w:t xml:space="preserve"> Neurocomputing, 2015. </w:t>
      </w:r>
      <w:r w:rsidRPr="005E6990">
        <w:rPr>
          <w:b/>
        </w:rPr>
        <w:t>160</w:t>
      </w:r>
      <w:r w:rsidRPr="005E6990">
        <w:t>: p. 308-318.</w:t>
      </w:r>
    </w:p>
    <w:p w14:paraId="6693FBB6" w14:textId="77777777" w:rsidR="005E6990" w:rsidRPr="005E6990" w:rsidRDefault="005E6990" w:rsidP="005E6990">
      <w:pPr>
        <w:pStyle w:val="EndNoteBibliography"/>
        <w:spacing w:after="0"/>
        <w:ind w:left="720" w:hanging="720"/>
      </w:pPr>
      <w:r w:rsidRPr="005E6990">
        <w:t>8.</w:t>
      </w:r>
      <w:r w:rsidRPr="005E6990">
        <w:tab/>
        <w:t xml:space="preserve">Lin, J.-S. and Z.-Y. Jiang, </w:t>
      </w:r>
      <w:r w:rsidRPr="005E6990">
        <w:rPr>
          <w:i/>
        </w:rPr>
        <w:t>Implementing Remote Presence Using Quadcopter Control by a Non-Invasive BCI Device.</w:t>
      </w:r>
      <w:r w:rsidRPr="005E6990">
        <w:t xml:space="preserve"> Computer Science and Information Technology, 2015. </w:t>
      </w:r>
      <w:r w:rsidRPr="005E6990">
        <w:rPr>
          <w:b/>
        </w:rPr>
        <w:t>3</w:t>
      </w:r>
      <w:r w:rsidRPr="005E6990">
        <w:t>(4): p. 122-126.</w:t>
      </w:r>
    </w:p>
    <w:p w14:paraId="6637F7CF" w14:textId="77777777" w:rsidR="005E6990" w:rsidRPr="005E6990" w:rsidRDefault="005E6990" w:rsidP="005E6990">
      <w:pPr>
        <w:pStyle w:val="EndNoteBibliography"/>
        <w:spacing w:after="0"/>
        <w:ind w:left="720" w:hanging="720"/>
      </w:pPr>
      <w:r w:rsidRPr="005E6990">
        <w:t>9.</w:t>
      </w:r>
      <w:r w:rsidRPr="005E6990">
        <w:tab/>
        <w:t xml:space="preserve">Chiuzbaian, A., J. Jakobsen, and S. Puthusserypady, </w:t>
      </w:r>
      <w:r w:rsidRPr="005E6990">
        <w:rPr>
          <w:i/>
        </w:rPr>
        <w:t>Mind Controlled Drone: An Innovative Multiclass SSVEP based Brain Computer Interface.</w:t>
      </w:r>
      <w:r w:rsidRPr="005E6990">
        <w:t xml:space="preserve"> 2019: p. 1-5.</w:t>
      </w:r>
    </w:p>
    <w:p w14:paraId="5BF64688" w14:textId="25BFF2DB" w:rsidR="005E6990" w:rsidRPr="007F35A7" w:rsidRDefault="005E6990" w:rsidP="007F35A7">
      <w:pPr>
        <w:pStyle w:val="EndNoteBibliography"/>
        <w:ind w:left="720" w:hanging="720"/>
        <w:rPr>
          <w:i/>
        </w:rPr>
      </w:pPr>
      <w:r w:rsidRPr="005E6990">
        <w:t>10.</w:t>
      </w:r>
      <w:r w:rsidRPr="005E6990">
        <w:tab/>
        <w:t xml:space="preserve">Vishwanath, R.M., S. Kumaar, and S.N. Omkar, </w:t>
      </w:r>
      <w:r w:rsidRPr="005E6990">
        <w:rPr>
          <w:i/>
        </w:rPr>
        <w:t>A Real-time Control Approach for Unmanned Aerial Vehicles using</w:t>
      </w:r>
      <w:r w:rsidR="007F35A7">
        <w:rPr>
          <w:i/>
        </w:rPr>
        <w:t xml:space="preserve"> </w:t>
      </w:r>
      <w:r w:rsidRPr="005E6990">
        <w:rPr>
          <w:i/>
        </w:rPr>
        <w:t>Brain-computer Interface*.</w:t>
      </w:r>
      <w:r w:rsidRPr="005E6990">
        <w:t xml:space="preserve"> 2018.</w:t>
      </w:r>
    </w:p>
    <w:p w14:paraId="2039C611" w14:textId="77777777" w:rsidR="005E6990" w:rsidRPr="005E6990" w:rsidRDefault="005E6990" w:rsidP="005E6990">
      <w:pPr>
        <w:pStyle w:val="EndNoteBibliography"/>
        <w:spacing w:after="0"/>
        <w:ind w:left="720" w:hanging="720"/>
      </w:pPr>
      <w:r w:rsidRPr="005E6990">
        <w:t>11.</w:t>
      </w:r>
      <w:r w:rsidRPr="005E6990">
        <w:tab/>
      </w:r>
      <w:r w:rsidRPr="005E6990">
        <w:rPr>
          <w:rFonts w:ascii="Cambria Math" w:hAnsi="Cambria Math" w:cs="Cambria Math"/>
        </w:rPr>
        <w:t>∗</w:t>
      </w:r>
      <w:r w:rsidRPr="005E6990">
        <w:t xml:space="preserve">, I.D.V., J.R.C. </w:t>
      </w:r>
      <w:r w:rsidRPr="005E6990">
        <w:rPr>
          <w:rFonts w:ascii="Cambria Math" w:hAnsi="Cambria Math" w:cs="Cambria Math"/>
        </w:rPr>
        <w:t>∗</w:t>
      </w:r>
      <w:r w:rsidRPr="005E6990">
        <w:t xml:space="preserve">, and C.A.P.C. *, </w:t>
      </w:r>
      <w:r w:rsidRPr="005E6990">
        <w:rPr>
          <w:i/>
        </w:rPr>
        <w:t>Recognition and Characteristics EEG Signals for Flight Control of a Drone.</w:t>
      </w:r>
      <w:r w:rsidRPr="005E6990">
        <w:t xml:space="preserve"> 2021.</w:t>
      </w:r>
    </w:p>
    <w:p w14:paraId="668D980C" w14:textId="77777777" w:rsidR="005E6990" w:rsidRPr="005E6990" w:rsidRDefault="005E6990" w:rsidP="005E6990">
      <w:pPr>
        <w:pStyle w:val="EndNoteBibliography"/>
        <w:spacing w:after="0"/>
        <w:ind w:left="720" w:hanging="720"/>
      </w:pPr>
      <w:r w:rsidRPr="005E6990">
        <w:t>12.</w:t>
      </w:r>
      <w:r w:rsidRPr="005E6990">
        <w:tab/>
        <w:t xml:space="preserve">Alshbatat, A.I.N., L. Dong, and P.J. Vial, </w:t>
      </w:r>
      <w:r w:rsidRPr="005E6990">
        <w:rPr>
          <w:i/>
        </w:rPr>
        <w:t>AirServer: a Mind-Controlled Assistive Quadrotor Drone Aided by an Intelligent Fuzzy PD Controller.</w:t>
      </w:r>
      <w:r w:rsidRPr="005E6990">
        <w:t xml:space="preserve"> 2016.</w:t>
      </w:r>
    </w:p>
    <w:p w14:paraId="19FC7581" w14:textId="77777777" w:rsidR="005E6990" w:rsidRPr="005E6990" w:rsidRDefault="005E6990" w:rsidP="005E6990">
      <w:pPr>
        <w:pStyle w:val="EndNoteBibliography"/>
        <w:ind w:left="720" w:hanging="720"/>
      </w:pPr>
      <w:r w:rsidRPr="005E6990">
        <w:lastRenderedPageBreak/>
        <w:t>13.</w:t>
      </w:r>
      <w:r w:rsidRPr="005E6990">
        <w:tab/>
        <w:t xml:space="preserve">Rosca, S., et al., </w:t>
      </w:r>
      <w:r w:rsidRPr="005E6990">
        <w:rPr>
          <w:i/>
        </w:rPr>
        <w:t>Quadcopter control using a BCI.</w:t>
      </w:r>
      <w:r w:rsidRPr="005E6990">
        <w:t xml:space="preserve"> IOP Conference Series: Materials Science and Engineering, 2018. </w:t>
      </w:r>
      <w:r w:rsidRPr="005E6990">
        <w:rPr>
          <w:b/>
        </w:rPr>
        <w:t>294</w:t>
      </w:r>
      <w:r w:rsidRPr="005E6990">
        <w:t>: p. 012048.</w:t>
      </w:r>
    </w:p>
    <w:p w14:paraId="4A839E54" w14:textId="1EE21498" w:rsidR="00C10F0C" w:rsidRPr="00876261" w:rsidRDefault="00AC45D5" w:rsidP="00AC45D5">
      <w:pPr>
        <w:rPr>
          <w:lang w:eastAsia="en-US"/>
        </w:rPr>
      </w:pPr>
      <w:r>
        <w:rPr>
          <w:lang w:eastAsia="en-US"/>
        </w:rPr>
        <w:fldChar w:fldCharType="end"/>
      </w:r>
    </w:p>
    <w:sectPr w:rsidR="00C10F0C" w:rsidRPr="00876261" w:rsidSect="00CC11D2">
      <w:footerReference w:type="default" r:id="rId13"/>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D77A0A" w14:textId="77777777" w:rsidR="0092569F" w:rsidRDefault="0092569F" w:rsidP="00DD662E">
      <w:pPr>
        <w:spacing w:after="0" w:line="240" w:lineRule="auto"/>
      </w:pPr>
      <w:r>
        <w:separator/>
      </w:r>
    </w:p>
  </w:endnote>
  <w:endnote w:type="continuationSeparator" w:id="0">
    <w:p w14:paraId="033D0724" w14:textId="77777777" w:rsidR="0092569F" w:rsidRDefault="0092569F" w:rsidP="00DD66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3961624"/>
      <w:docPartObj>
        <w:docPartGallery w:val="Page Numbers (Bottom of Page)"/>
        <w:docPartUnique/>
      </w:docPartObj>
    </w:sdtPr>
    <w:sdtEndPr>
      <w:rPr>
        <w:noProof/>
      </w:rPr>
    </w:sdtEndPr>
    <w:sdtContent>
      <w:p w14:paraId="1984926A" w14:textId="11544336" w:rsidR="00CC11D2" w:rsidRDefault="00CC11D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5DF1A14" w14:textId="77777777" w:rsidR="00CC11D2" w:rsidRDefault="00CC11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E6E41B" w14:textId="77777777" w:rsidR="0092569F" w:rsidRDefault="0092569F" w:rsidP="00DD662E">
      <w:pPr>
        <w:spacing w:after="0" w:line="240" w:lineRule="auto"/>
      </w:pPr>
      <w:r>
        <w:separator/>
      </w:r>
    </w:p>
  </w:footnote>
  <w:footnote w:type="continuationSeparator" w:id="0">
    <w:p w14:paraId="1CAD1DED" w14:textId="77777777" w:rsidR="0092569F" w:rsidRDefault="0092569F" w:rsidP="00DD662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9F339F"/>
    <w:multiLevelType w:val="hybridMultilevel"/>
    <w:tmpl w:val="4C421702"/>
    <w:lvl w:ilvl="0" w:tplc="62CA50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DE1DED"/>
    <w:multiLevelType w:val="hybridMultilevel"/>
    <w:tmpl w:val="EE62AF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5245329"/>
    <w:multiLevelType w:val="hybridMultilevel"/>
    <w:tmpl w:val="13948C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B95878"/>
    <w:multiLevelType w:val="hybridMultilevel"/>
    <w:tmpl w:val="A27CDAFA"/>
    <w:lvl w:ilvl="0" w:tplc="39C4A6A6">
      <w:start w:val="1"/>
      <w:numFmt w:val="decimal"/>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4" w15:restartNumberingAfterBreak="0">
    <w:nsid w:val="49587515"/>
    <w:multiLevelType w:val="hybridMultilevel"/>
    <w:tmpl w:val="AAF04750"/>
    <w:lvl w:ilvl="0" w:tplc="3BB2A3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55B3A42"/>
    <w:multiLevelType w:val="hybridMultilevel"/>
    <w:tmpl w:val="EFD8F026"/>
    <w:lvl w:ilvl="0" w:tplc="E9EED8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ED0469"/>
    <w:multiLevelType w:val="hybridMultilevel"/>
    <w:tmpl w:val="7AA23B22"/>
    <w:lvl w:ilvl="0" w:tplc="F58ED6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42B2190"/>
    <w:multiLevelType w:val="hybridMultilevel"/>
    <w:tmpl w:val="0D002586"/>
    <w:lvl w:ilvl="0" w:tplc="FAF4EE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7A281E"/>
    <w:multiLevelType w:val="hybridMultilevel"/>
    <w:tmpl w:val="9AA65D8C"/>
    <w:lvl w:ilvl="0" w:tplc="522269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2E0443A"/>
    <w:multiLevelType w:val="hybridMultilevel"/>
    <w:tmpl w:val="9CAE55EA"/>
    <w:lvl w:ilvl="0" w:tplc="7144A2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4EB1ABF"/>
    <w:multiLevelType w:val="hybridMultilevel"/>
    <w:tmpl w:val="97623170"/>
    <w:lvl w:ilvl="0" w:tplc="374266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7D041EF"/>
    <w:multiLevelType w:val="hybridMultilevel"/>
    <w:tmpl w:val="506EF92C"/>
    <w:lvl w:ilvl="0" w:tplc="806E96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73668778">
    <w:abstractNumId w:val="9"/>
  </w:num>
  <w:num w:numId="2" w16cid:durableId="1240865058">
    <w:abstractNumId w:val="8"/>
  </w:num>
  <w:num w:numId="3" w16cid:durableId="1988971092">
    <w:abstractNumId w:val="3"/>
  </w:num>
  <w:num w:numId="4" w16cid:durableId="244262181">
    <w:abstractNumId w:val="0"/>
  </w:num>
  <w:num w:numId="5" w16cid:durableId="2122871551">
    <w:abstractNumId w:val="10"/>
  </w:num>
  <w:num w:numId="6" w16cid:durableId="1124077976">
    <w:abstractNumId w:val="2"/>
  </w:num>
  <w:num w:numId="7" w16cid:durableId="604964959">
    <w:abstractNumId w:val="4"/>
  </w:num>
  <w:num w:numId="8" w16cid:durableId="414321618">
    <w:abstractNumId w:val="11"/>
  </w:num>
  <w:num w:numId="9" w16cid:durableId="1710448604">
    <w:abstractNumId w:val="5"/>
  </w:num>
  <w:num w:numId="10" w16cid:durableId="1477260202">
    <w:abstractNumId w:val="6"/>
  </w:num>
  <w:num w:numId="11" w16cid:durableId="1638490028">
    <w:abstractNumId w:val="1"/>
  </w:num>
  <w:num w:numId="12" w16cid:durableId="75867222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x0avwt6s0e0reszd752df9atzx29ps29ra&quot;&gt;Drone&lt;record-ids&gt;&lt;item&gt;3&lt;/item&gt;&lt;item&gt;4&lt;/item&gt;&lt;item&gt;5&lt;/item&gt;&lt;item&gt;7&lt;/item&gt;&lt;item&gt;8&lt;/item&gt;&lt;item&gt;9&lt;/item&gt;&lt;item&gt;10&lt;/item&gt;&lt;/record-ids&gt;&lt;/item&gt;&lt;/Libraries&gt;"/>
  </w:docVars>
  <w:rsids>
    <w:rsidRoot w:val="00F13400"/>
    <w:rsid w:val="0000677D"/>
    <w:rsid w:val="00007907"/>
    <w:rsid w:val="000103B7"/>
    <w:rsid w:val="00015571"/>
    <w:rsid w:val="00020682"/>
    <w:rsid w:val="00034E98"/>
    <w:rsid w:val="000769D5"/>
    <w:rsid w:val="00090C82"/>
    <w:rsid w:val="00092245"/>
    <w:rsid w:val="000B39E4"/>
    <w:rsid w:val="000C1FF8"/>
    <w:rsid w:val="000C272D"/>
    <w:rsid w:val="00103CFD"/>
    <w:rsid w:val="0011432F"/>
    <w:rsid w:val="00123F60"/>
    <w:rsid w:val="00145F27"/>
    <w:rsid w:val="001576DF"/>
    <w:rsid w:val="00167386"/>
    <w:rsid w:val="0017109D"/>
    <w:rsid w:val="00171D0F"/>
    <w:rsid w:val="00185DBC"/>
    <w:rsid w:val="00191064"/>
    <w:rsid w:val="001A7816"/>
    <w:rsid w:val="001B181E"/>
    <w:rsid w:val="001C1E84"/>
    <w:rsid w:val="001D30A9"/>
    <w:rsid w:val="001D463D"/>
    <w:rsid w:val="001D6A05"/>
    <w:rsid w:val="001F6944"/>
    <w:rsid w:val="00224677"/>
    <w:rsid w:val="0022739D"/>
    <w:rsid w:val="002475E2"/>
    <w:rsid w:val="002475F6"/>
    <w:rsid w:val="00254557"/>
    <w:rsid w:val="00260EA7"/>
    <w:rsid w:val="00262D75"/>
    <w:rsid w:val="002667F4"/>
    <w:rsid w:val="00271FF3"/>
    <w:rsid w:val="00274F14"/>
    <w:rsid w:val="002C0619"/>
    <w:rsid w:val="002C6DEA"/>
    <w:rsid w:val="002C7536"/>
    <w:rsid w:val="002D7850"/>
    <w:rsid w:val="002E00F9"/>
    <w:rsid w:val="002F2383"/>
    <w:rsid w:val="002F2495"/>
    <w:rsid w:val="00312FB0"/>
    <w:rsid w:val="00315E5E"/>
    <w:rsid w:val="00316A4E"/>
    <w:rsid w:val="003336DD"/>
    <w:rsid w:val="003440DB"/>
    <w:rsid w:val="003461BE"/>
    <w:rsid w:val="003465EA"/>
    <w:rsid w:val="00350546"/>
    <w:rsid w:val="003513BA"/>
    <w:rsid w:val="0035740F"/>
    <w:rsid w:val="0037176A"/>
    <w:rsid w:val="003731A7"/>
    <w:rsid w:val="00395FF5"/>
    <w:rsid w:val="003A6065"/>
    <w:rsid w:val="003B1311"/>
    <w:rsid w:val="003B182F"/>
    <w:rsid w:val="003B25FB"/>
    <w:rsid w:val="003C40C2"/>
    <w:rsid w:val="003E3BBA"/>
    <w:rsid w:val="003F14BE"/>
    <w:rsid w:val="0041026F"/>
    <w:rsid w:val="004120DC"/>
    <w:rsid w:val="00421E87"/>
    <w:rsid w:val="0043763D"/>
    <w:rsid w:val="00440308"/>
    <w:rsid w:val="0044139A"/>
    <w:rsid w:val="00491078"/>
    <w:rsid w:val="00491A0E"/>
    <w:rsid w:val="004A1182"/>
    <w:rsid w:val="004A124F"/>
    <w:rsid w:val="004A4E39"/>
    <w:rsid w:val="004B0B4D"/>
    <w:rsid w:val="004C088A"/>
    <w:rsid w:val="004D7049"/>
    <w:rsid w:val="004E04F4"/>
    <w:rsid w:val="0050387C"/>
    <w:rsid w:val="0052301F"/>
    <w:rsid w:val="0054320C"/>
    <w:rsid w:val="005532B9"/>
    <w:rsid w:val="0056395E"/>
    <w:rsid w:val="00563DB9"/>
    <w:rsid w:val="005642DE"/>
    <w:rsid w:val="00582026"/>
    <w:rsid w:val="00593DCF"/>
    <w:rsid w:val="005B166C"/>
    <w:rsid w:val="005C1C30"/>
    <w:rsid w:val="005C77C1"/>
    <w:rsid w:val="005E6990"/>
    <w:rsid w:val="00602351"/>
    <w:rsid w:val="006063B9"/>
    <w:rsid w:val="006148A4"/>
    <w:rsid w:val="00617BF1"/>
    <w:rsid w:val="00622011"/>
    <w:rsid w:val="00636532"/>
    <w:rsid w:val="00643A39"/>
    <w:rsid w:val="00643E9C"/>
    <w:rsid w:val="00646D8E"/>
    <w:rsid w:val="00653DE5"/>
    <w:rsid w:val="006763E1"/>
    <w:rsid w:val="00683028"/>
    <w:rsid w:val="00691575"/>
    <w:rsid w:val="00697EC9"/>
    <w:rsid w:val="006B1644"/>
    <w:rsid w:val="006C29B7"/>
    <w:rsid w:val="007233B6"/>
    <w:rsid w:val="0073404E"/>
    <w:rsid w:val="00736945"/>
    <w:rsid w:val="0074755A"/>
    <w:rsid w:val="00754606"/>
    <w:rsid w:val="00787052"/>
    <w:rsid w:val="00791EC4"/>
    <w:rsid w:val="007A5DF7"/>
    <w:rsid w:val="007B2FB8"/>
    <w:rsid w:val="007C0388"/>
    <w:rsid w:val="007C60E9"/>
    <w:rsid w:val="007E0089"/>
    <w:rsid w:val="007F35A7"/>
    <w:rsid w:val="007F4103"/>
    <w:rsid w:val="00817402"/>
    <w:rsid w:val="008442D0"/>
    <w:rsid w:val="00851BC1"/>
    <w:rsid w:val="008622AA"/>
    <w:rsid w:val="00876261"/>
    <w:rsid w:val="0088201E"/>
    <w:rsid w:val="0089034E"/>
    <w:rsid w:val="008A4697"/>
    <w:rsid w:val="008A7C2D"/>
    <w:rsid w:val="008C0AA0"/>
    <w:rsid w:val="008D131C"/>
    <w:rsid w:val="008D456B"/>
    <w:rsid w:val="009120E3"/>
    <w:rsid w:val="0092569F"/>
    <w:rsid w:val="0092650A"/>
    <w:rsid w:val="009404B7"/>
    <w:rsid w:val="00960F74"/>
    <w:rsid w:val="00965AC8"/>
    <w:rsid w:val="00974891"/>
    <w:rsid w:val="00997F25"/>
    <w:rsid w:val="009A3095"/>
    <w:rsid w:val="009A52A1"/>
    <w:rsid w:val="009B527A"/>
    <w:rsid w:val="009E0947"/>
    <w:rsid w:val="00A024BF"/>
    <w:rsid w:val="00A138F6"/>
    <w:rsid w:val="00A2082C"/>
    <w:rsid w:val="00A30A1C"/>
    <w:rsid w:val="00A50A9F"/>
    <w:rsid w:val="00A62286"/>
    <w:rsid w:val="00A72AC7"/>
    <w:rsid w:val="00A87C02"/>
    <w:rsid w:val="00A94217"/>
    <w:rsid w:val="00AA532A"/>
    <w:rsid w:val="00AB700F"/>
    <w:rsid w:val="00AC45D5"/>
    <w:rsid w:val="00AD6463"/>
    <w:rsid w:val="00AD7F00"/>
    <w:rsid w:val="00AE7EDE"/>
    <w:rsid w:val="00B10052"/>
    <w:rsid w:val="00B15D69"/>
    <w:rsid w:val="00B23D03"/>
    <w:rsid w:val="00B556AA"/>
    <w:rsid w:val="00B64854"/>
    <w:rsid w:val="00B648E3"/>
    <w:rsid w:val="00B64902"/>
    <w:rsid w:val="00B653FD"/>
    <w:rsid w:val="00BA5F63"/>
    <w:rsid w:val="00BB3961"/>
    <w:rsid w:val="00BE37E9"/>
    <w:rsid w:val="00BE4FE7"/>
    <w:rsid w:val="00BF2C78"/>
    <w:rsid w:val="00C10F0C"/>
    <w:rsid w:val="00C123FB"/>
    <w:rsid w:val="00C15B65"/>
    <w:rsid w:val="00C2294B"/>
    <w:rsid w:val="00C2405A"/>
    <w:rsid w:val="00C365AD"/>
    <w:rsid w:val="00C4112B"/>
    <w:rsid w:val="00C95A8F"/>
    <w:rsid w:val="00C9793F"/>
    <w:rsid w:val="00CB1EA1"/>
    <w:rsid w:val="00CC11D2"/>
    <w:rsid w:val="00CC2FFC"/>
    <w:rsid w:val="00CF62A0"/>
    <w:rsid w:val="00D22351"/>
    <w:rsid w:val="00D272A5"/>
    <w:rsid w:val="00D356AB"/>
    <w:rsid w:val="00D611EF"/>
    <w:rsid w:val="00D67C15"/>
    <w:rsid w:val="00D70E50"/>
    <w:rsid w:val="00D733F8"/>
    <w:rsid w:val="00D9566D"/>
    <w:rsid w:val="00DB3F63"/>
    <w:rsid w:val="00DB4688"/>
    <w:rsid w:val="00DD662E"/>
    <w:rsid w:val="00DF3A0E"/>
    <w:rsid w:val="00E06816"/>
    <w:rsid w:val="00E152BA"/>
    <w:rsid w:val="00E210D8"/>
    <w:rsid w:val="00E22A56"/>
    <w:rsid w:val="00E279AC"/>
    <w:rsid w:val="00E36EC6"/>
    <w:rsid w:val="00E4513C"/>
    <w:rsid w:val="00E4588A"/>
    <w:rsid w:val="00E56469"/>
    <w:rsid w:val="00E7315D"/>
    <w:rsid w:val="00E82DFA"/>
    <w:rsid w:val="00E85AB2"/>
    <w:rsid w:val="00E900B7"/>
    <w:rsid w:val="00E973D2"/>
    <w:rsid w:val="00EA7165"/>
    <w:rsid w:val="00EB12BE"/>
    <w:rsid w:val="00ED5622"/>
    <w:rsid w:val="00EE02BF"/>
    <w:rsid w:val="00EE3382"/>
    <w:rsid w:val="00EE52DE"/>
    <w:rsid w:val="00EF4A8D"/>
    <w:rsid w:val="00F010BE"/>
    <w:rsid w:val="00F065BF"/>
    <w:rsid w:val="00F13400"/>
    <w:rsid w:val="00F220CE"/>
    <w:rsid w:val="00F23DC2"/>
    <w:rsid w:val="00F41489"/>
    <w:rsid w:val="00F42A1C"/>
    <w:rsid w:val="00F504FE"/>
    <w:rsid w:val="00F51712"/>
    <w:rsid w:val="00F55919"/>
    <w:rsid w:val="00F55985"/>
    <w:rsid w:val="00F6284C"/>
    <w:rsid w:val="00F62AD8"/>
    <w:rsid w:val="00F7014B"/>
    <w:rsid w:val="00F80A34"/>
    <w:rsid w:val="00F834B6"/>
    <w:rsid w:val="00FA6506"/>
    <w:rsid w:val="00FC509B"/>
    <w:rsid w:val="00FE1128"/>
    <w:rsid w:val="00FF22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4AAC1F"/>
  <w15:chartTrackingRefBased/>
  <w15:docId w15:val="{1C8EACA2-0D7C-4726-BA83-AEC348AED2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11EF"/>
    <w:pPr>
      <w:spacing w:after="200" w:line="276" w:lineRule="auto"/>
      <w:jc w:val="both"/>
    </w:pPr>
    <w:rPr>
      <w:rFonts w:ascii="Times New Roman" w:eastAsia="SimSun" w:hAnsi="Times New Roman" w:cs="Times New Roman"/>
      <w:sz w:val="24"/>
      <w:szCs w:val="24"/>
      <w:lang w:eastAsia="zh-CN"/>
    </w:rPr>
  </w:style>
  <w:style w:type="paragraph" w:styleId="Heading1">
    <w:name w:val="heading 1"/>
    <w:basedOn w:val="Normal"/>
    <w:next w:val="Normal"/>
    <w:link w:val="Heading1Char"/>
    <w:uiPriority w:val="9"/>
    <w:qFormat/>
    <w:rsid w:val="001D30A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294B"/>
    <w:pPr>
      <w:ind w:left="720"/>
      <w:contextualSpacing/>
    </w:pPr>
  </w:style>
  <w:style w:type="table" w:styleId="TableGrid">
    <w:name w:val="Table Grid"/>
    <w:basedOn w:val="TableNormal"/>
    <w:uiPriority w:val="59"/>
    <w:rsid w:val="00BA5F63"/>
    <w:pPr>
      <w:spacing w:after="0" w:line="240" w:lineRule="auto"/>
      <w:jc w:val="both"/>
    </w:pPr>
    <w:rPr>
      <w:rFonts w:ascii="Calibri" w:eastAsia="Calibri" w:hAnsi="Calibri" w:cs="Calibri"/>
    </w:rPr>
    <w:tblPr>
      <w:tblStyleRowBandSize w:val="1"/>
      <w:tblStyleColBandSize w:val="1"/>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
    <w:name w:val="Heading 1 Char"/>
    <w:basedOn w:val="DefaultParagraphFont"/>
    <w:link w:val="Heading1"/>
    <w:uiPriority w:val="9"/>
    <w:rsid w:val="001D30A9"/>
    <w:rPr>
      <w:rFonts w:asciiTheme="majorHAnsi" w:eastAsiaTheme="majorEastAsia" w:hAnsiTheme="majorHAnsi" w:cstheme="majorBidi"/>
      <w:color w:val="2F5496" w:themeColor="accent1" w:themeShade="BF"/>
      <w:sz w:val="32"/>
      <w:szCs w:val="32"/>
      <w:lang w:eastAsia="zh-CN"/>
    </w:rPr>
  </w:style>
  <w:style w:type="paragraph" w:styleId="Header">
    <w:name w:val="header"/>
    <w:basedOn w:val="Normal"/>
    <w:link w:val="HeaderChar"/>
    <w:uiPriority w:val="99"/>
    <w:unhideWhenUsed/>
    <w:rsid w:val="00DD662E"/>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662E"/>
    <w:rPr>
      <w:rFonts w:ascii="Times New Roman" w:eastAsia="SimSun" w:hAnsi="Times New Roman" w:cs="Times New Roman"/>
      <w:sz w:val="24"/>
      <w:szCs w:val="24"/>
      <w:lang w:eastAsia="zh-CN"/>
    </w:rPr>
  </w:style>
  <w:style w:type="paragraph" w:styleId="Footer">
    <w:name w:val="footer"/>
    <w:basedOn w:val="Normal"/>
    <w:link w:val="FooterChar"/>
    <w:uiPriority w:val="99"/>
    <w:unhideWhenUsed/>
    <w:rsid w:val="00DD662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662E"/>
    <w:rPr>
      <w:rFonts w:ascii="Times New Roman" w:eastAsia="SimSun" w:hAnsi="Times New Roman" w:cs="Times New Roman"/>
      <w:sz w:val="24"/>
      <w:szCs w:val="24"/>
      <w:lang w:eastAsia="zh-CN"/>
    </w:rPr>
  </w:style>
  <w:style w:type="paragraph" w:styleId="TOCHeading">
    <w:name w:val="TOC Heading"/>
    <w:basedOn w:val="Heading1"/>
    <w:next w:val="Normal"/>
    <w:uiPriority w:val="39"/>
    <w:unhideWhenUsed/>
    <w:qFormat/>
    <w:rsid w:val="00FC509B"/>
    <w:pPr>
      <w:spacing w:line="259" w:lineRule="auto"/>
      <w:jc w:val="left"/>
      <w:outlineLvl w:val="9"/>
    </w:pPr>
    <w:rPr>
      <w:lang w:eastAsia="en-US"/>
    </w:rPr>
  </w:style>
  <w:style w:type="paragraph" w:styleId="TOC2">
    <w:name w:val="toc 2"/>
    <w:basedOn w:val="Normal"/>
    <w:next w:val="Normal"/>
    <w:autoRedefine/>
    <w:uiPriority w:val="39"/>
    <w:unhideWhenUsed/>
    <w:rsid w:val="00FC509B"/>
    <w:pPr>
      <w:spacing w:after="100" w:line="259" w:lineRule="auto"/>
      <w:ind w:left="220"/>
      <w:jc w:val="left"/>
    </w:pPr>
    <w:rPr>
      <w:rFonts w:asciiTheme="minorHAnsi" w:eastAsiaTheme="minorEastAsia" w:hAnsiTheme="minorHAnsi"/>
      <w:sz w:val="22"/>
      <w:szCs w:val="22"/>
      <w:lang w:eastAsia="en-US"/>
    </w:rPr>
  </w:style>
  <w:style w:type="paragraph" w:styleId="TOC1">
    <w:name w:val="toc 1"/>
    <w:basedOn w:val="Normal"/>
    <w:next w:val="Normal"/>
    <w:autoRedefine/>
    <w:uiPriority w:val="39"/>
    <w:unhideWhenUsed/>
    <w:rsid w:val="00D272A5"/>
    <w:pPr>
      <w:tabs>
        <w:tab w:val="right" w:leader="dot" w:pos="9350"/>
      </w:tabs>
      <w:spacing w:after="100" w:line="259" w:lineRule="auto"/>
      <w:jc w:val="left"/>
    </w:pPr>
    <w:rPr>
      <w:rFonts w:eastAsiaTheme="minorEastAsia"/>
      <w:lang w:eastAsia="en-US"/>
    </w:rPr>
  </w:style>
  <w:style w:type="paragraph" w:styleId="TOC3">
    <w:name w:val="toc 3"/>
    <w:basedOn w:val="Normal"/>
    <w:next w:val="Normal"/>
    <w:autoRedefine/>
    <w:uiPriority w:val="39"/>
    <w:unhideWhenUsed/>
    <w:rsid w:val="00FC509B"/>
    <w:pPr>
      <w:spacing w:after="100" w:line="259" w:lineRule="auto"/>
      <w:ind w:left="440"/>
      <w:jc w:val="left"/>
    </w:pPr>
    <w:rPr>
      <w:rFonts w:asciiTheme="minorHAnsi" w:eastAsiaTheme="minorEastAsia" w:hAnsiTheme="minorHAnsi"/>
      <w:sz w:val="22"/>
      <w:szCs w:val="22"/>
      <w:lang w:eastAsia="en-US"/>
    </w:rPr>
  </w:style>
  <w:style w:type="character" w:styleId="Hyperlink">
    <w:name w:val="Hyperlink"/>
    <w:basedOn w:val="DefaultParagraphFont"/>
    <w:uiPriority w:val="99"/>
    <w:unhideWhenUsed/>
    <w:rsid w:val="00FC509B"/>
    <w:rPr>
      <w:color w:val="0563C1" w:themeColor="hyperlink"/>
      <w:u w:val="single"/>
    </w:rPr>
  </w:style>
  <w:style w:type="paragraph" w:styleId="Caption">
    <w:name w:val="caption"/>
    <w:basedOn w:val="Normal"/>
    <w:next w:val="Normal"/>
    <w:uiPriority w:val="35"/>
    <w:unhideWhenUsed/>
    <w:qFormat/>
    <w:rsid w:val="00B10052"/>
    <w:pPr>
      <w:spacing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AC45D5"/>
    <w:pPr>
      <w:spacing w:after="0"/>
      <w:jc w:val="center"/>
    </w:pPr>
    <w:rPr>
      <w:noProof/>
    </w:rPr>
  </w:style>
  <w:style w:type="character" w:customStyle="1" w:styleId="EndNoteBibliographyTitleChar">
    <w:name w:val="EndNote Bibliography Title Char"/>
    <w:basedOn w:val="DefaultParagraphFont"/>
    <w:link w:val="EndNoteBibliographyTitle"/>
    <w:rsid w:val="00AC45D5"/>
    <w:rPr>
      <w:rFonts w:ascii="Times New Roman" w:eastAsia="SimSun" w:hAnsi="Times New Roman" w:cs="Times New Roman"/>
      <w:noProof/>
      <w:sz w:val="24"/>
      <w:szCs w:val="24"/>
      <w:lang w:eastAsia="zh-CN"/>
    </w:rPr>
  </w:style>
  <w:style w:type="paragraph" w:customStyle="1" w:styleId="EndNoteBibliography">
    <w:name w:val="EndNote Bibliography"/>
    <w:basedOn w:val="Normal"/>
    <w:link w:val="EndNoteBibliographyChar"/>
    <w:rsid w:val="00AC45D5"/>
    <w:pPr>
      <w:spacing w:line="240" w:lineRule="auto"/>
    </w:pPr>
    <w:rPr>
      <w:noProof/>
    </w:rPr>
  </w:style>
  <w:style w:type="character" w:customStyle="1" w:styleId="EndNoteBibliographyChar">
    <w:name w:val="EndNote Bibliography Char"/>
    <w:basedOn w:val="DefaultParagraphFont"/>
    <w:link w:val="EndNoteBibliography"/>
    <w:rsid w:val="00AC45D5"/>
    <w:rPr>
      <w:rFonts w:ascii="Times New Roman" w:eastAsia="SimSun" w:hAnsi="Times New Roman" w:cs="Times New Roman"/>
      <w:noProof/>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0724944">
      <w:bodyDiv w:val="1"/>
      <w:marLeft w:val="0"/>
      <w:marRight w:val="0"/>
      <w:marTop w:val="0"/>
      <w:marBottom w:val="0"/>
      <w:divBdr>
        <w:top w:val="none" w:sz="0" w:space="0" w:color="auto"/>
        <w:left w:val="none" w:sz="0" w:space="0" w:color="auto"/>
        <w:bottom w:val="none" w:sz="0" w:space="0" w:color="auto"/>
        <w:right w:val="none" w:sz="0" w:space="0" w:color="auto"/>
      </w:divBdr>
    </w:div>
    <w:div w:id="965621219">
      <w:bodyDiv w:val="1"/>
      <w:marLeft w:val="0"/>
      <w:marRight w:val="0"/>
      <w:marTop w:val="0"/>
      <w:marBottom w:val="0"/>
      <w:divBdr>
        <w:top w:val="none" w:sz="0" w:space="0" w:color="auto"/>
        <w:left w:val="none" w:sz="0" w:space="0" w:color="auto"/>
        <w:bottom w:val="none" w:sz="0" w:space="0" w:color="auto"/>
        <w:right w:val="none" w:sz="0" w:space="0" w:color="auto"/>
      </w:divBdr>
      <w:divsChild>
        <w:div w:id="1438795566">
          <w:marLeft w:val="0"/>
          <w:marRight w:val="0"/>
          <w:marTop w:val="0"/>
          <w:marBottom w:val="0"/>
          <w:divBdr>
            <w:top w:val="none" w:sz="0" w:space="0" w:color="auto"/>
            <w:left w:val="none" w:sz="0" w:space="0" w:color="auto"/>
            <w:bottom w:val="none" w:sz="0" w:space="0" w:color="auto"/>
            <w:right w:val="none" w:sz="0" w:space="0" w:color="auto"/>
          </w:divBdr>
        </w:div>
        <w:div w:id="1284729697">
          <w:marLeft w:val="0"/>
          <w:marRight w:val="0"/>
          <w:marTop w:val="0"/>
          <w:marBottom w:val="0"/>
          <w:divBdr>
            <w:top w:val="none" w:sz="0" w:space="0" w:color="auto"/>
            <w:left w:val="none" w:sz="0" w:space="0" w:color="auto"/>
            <w:bottom w:val="none" w:sz="0" w:space="0" w:color="auto"/>
            <w:right w:val="none" w:sz="0" w:space="0" w:color="auto"/>
          </w:divBdr>
        </w:div>
        <w:div w:id="122619577">
          <w:marLeft w:val="0"/>
          <w:marRight w:val="0"/>
          <w:marTop w:val="0"/>
          <w:marBottom w:val="0"/>
          <w:divBdr>
            <w:top w:val="none" w:sz="0" w:space="0" w:color="auto"/>
            <w:left w:val="none" w:sz="0" w:space="0" w:color="auto"/>
            <w:bottom w:val="none" w:sz="0" w:space="0" w:color="auto"/>
            <w:right w:val="none" w:sz="0" w:space="0" w:color="auto"/>
          </w:divBdr>
        </w:div>
        <w:div w:id="1696616341">
          <w:marLeft w:val="0"/>
          <w:marRight w:val="0"/>
          <w:marTop w:val="0"/>
          <w:marBottom w:val="0"/>
          <w:divBdr>
            <w:top w:val="none" w:sz="0" w:space="0" w:color="auto"/>
            <w:left w:val="none" w:sz="0" w:space="0" w:color="auto"/>
            <w:bottom w:val="none" w:sz="0" w:space="0" w:color="auto"/>
            <w:right w:val="none" w:sz="0" w:space="0" w:color="auto"/>
          </w:divBdr>
        </w:div>
        <w:div w:id="699355106">
          <w:marLeft w:val="0"/>
          <w:marRight w:val="0"/>
          <w:marTop w:val="0"/>
          <w:marBottom w:val="0"/>
          <w:divBdr>
            <w:top w:val="none" w:sz="0" w:space="0" w:color="auto"/>
            <w:left w:val="none" w:sz="0" w:space="0" w:color="auto"/>
            <w:bottom w:val="none" w:sz="0" w:space="0" w:color="auto"/>
            <w:right w:val="none" w:sz="0" w:space="0" w:color="auto"/>
          </w:divBdr>
        </w:div>
      </w:divsChild>
    </w:div>
    <w:div w:id="1945841227">
      <w:bodyDiv w:val="1"/>
      <w:marLeft w:val="0"/>
      <w:marRight w:val="0"/>
      <w:marTop w:val="0"/>
      <w:marBottom w:val="0"/>
      <w:divBdr>
        <w:top w:val="none" w:sz="0" w:space="0" w:color="auto"/>
        <w:left w:val="none" w:sz="0" w:space="0" w:color="auto"/>
        <w:bottom w:val="none" w:sz="0" w:space="0" w:color="auto"/>
        <w:right w:val="none" w:sz="0" w:space="0" w:color="auto"/>
      </w:divBdr>
    </w:div>
    <w:div w:id="2068332445">
      <w:bodyDiv w:val="1"/>
      <w:marLeft w:val="0"/>
      <w:marRight w:val="0"/>
      <w:marTop w:val="0"/>
      <w:marBottom w:val="0"/>
      <w:divBdr>
        <w:top w:val="none" w:sz="0" w:space="0" w:color="auto"/>
        <w:left w:val="none" w:sz="0" w:space="0" w:color="auto"/>
        <w:bottom w:val="none" w:sz="0" w:space="0" w:color="auto"/>
        <w:right w:val="none" w:sz="0" w:space="0" w:color="auto"/>
      </w:divBdr>
      <w:divsChild>
        <w:div w:id="877818847">
          <w:marLeft w:val="0"/>
          <w:marRight w:val="0"/>
          <w:marTop w:val="0"/>
          <w:marBottom w:val="0"/>
          <w:divBdr>
            <w:top w:val="none" w:sz="0" w:space="0" w:color="auto"/>
            <w:left w:val="none" w:sz="0" w:space="0" w:color="auto"/>
            <w:bottom w:val="none" w:sz="0" w:space="0" w:color="auto"/>
            <w:right w:val="none" w:sz="0" w:space="0" w:color="auto"/>
          </w:divBdr>
        </w:div>
        <w:div w:id="1836532096">
          <w:marLeft w:val="0"/>
          <w:marRight w:val="0"/>
          <w:marTop w:val="0"/>
          <w:marBottom w:val="0"/>
          <w:divBdr>
            <w:top w:val="none" w:sz="0" w:space="0" w:color="auto"/>
            <w:left w:val="none" w:sz="0" w:space="0" w:color="auto"/>
            <w:bottom w:val="none" w:sz="0" w:space="0" w:color="auto"/>
            <w:right w:val="none" w:sz="0" w:space="0" w:color="auto"/>
          </w:divBdr>
        </w:div>
        <w:div w:id="1689990415">
          <w:marLeft w:val="0"/>
          <w:marRight w:val="0"/>
          <w:marTop w:val="0"/>
          <w:marBottom w:val="0"/>
          <w:divBdr>
            <w:top w:val="none" w:sz="0" w:space="0" w:color="auto"/>
            <w:left w:val="none" w:sz="0" w:space="0" w:color="auto"/>
            <w:bottom w:val="none" w:sz="0" w:space="0" w:color="auto"/>
            <w:right w:val="none" w:sz="0" w:space="0" w:color="auto"/>
          </w:divBdr>
        </w:div>
        <w:div w:id="489638010">
          <w:marLeft w:val="0"/>
          <w:marRight w:val="0"/>
          <w:marTop w:val="0"/>
          <w:marBottom w:val="0"/>
          <w:divBdr>
            <w:top w:val="none" w:sz="0" w:space="0" w:color="auto"/>
            <w:left w:val="none" w:sz="0" w:space="0" w:color="auto"/>
            <w:bottom w:val="none" w:sz="0" w:space="0" w:color="auto"/>
            <w:right w:val="none" w:sz="0" w:space="0" w:color="auto"/>
          </w:divBdr>
        </w:div>
        <w:div w:id="395591624">
          <w:marLeft w:val="0"/>
          <w:marRight w:val="0"/>
          <w:marTop w:val="0"/>
          <w:marBottom w:val="0"/>
          <w:divBdr>
            <w:top w:val="none" w:sz="0" w:space="0" w:color="auto"/>
            <w:left w:val="none" w:sz="0" w:space="0" w:color="auto"/>
            <w:bottom w:val="none" w:sz="0" w:space="0" w:color="auto"/>
            <w:right w:val="none" w:sz="0" w:space="0" w:color="auto"/>
          </w:divBdr>
        </w:div>
      </w:divsChild>
    </w:div>
    <w:div w:id="2104952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64CAF8-9F37-4599-98FE-41BBE1766B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4</Pages>
  <Words>5200</Words>
  <Characters>29640</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eeha Ansari</dc:creator>
  <cp:keywords/>
  <dc:description/>
  <cp:lastModifiedBy>Hi</cp:lastModifiedBy>
  <cp:revision>4</cp:revision>
  <cp:lastPrinted>2022-04-27T00:28:00Z</cp:lastPrinted>
  <dcterms:created xsi:type="dcterms:W3CDTF">2022-09-21T08:37:00Z</dcterms:created>
  <dcterms:modified xsi:type="dcterms:W3CDTF">2023-02-05T17:37:00Z</dcterms:modified>
</cp:coreProperties>
</file>